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943240"/>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94324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10FD425F" w14:textId="7DE2ED9D" w:rsidR="0067086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943240" w:history="1">
            <w:r w:rsidR="0067086A" w:rsidRPr="00C7069E">
              <w:rPr>
                <w:rStyle w:val="Hyperlink"/>
                <w:noProof/>
              </w:rPr>
              <w:t>Eidesstattliche Erklärung</w:t>
            </w:r>
            <w:r w:rsidR="0067086A">
              <w:rPr>
                <w:noProof/>
                <w:webHidden/>
              </w:rPr>
              <w:tab/>
            </w:r>
            <w:r w:rsidR="0067086A">
              <w:rPr>
                <w:noProof/>
                <w:webHidden/>
              </w:rPr>
              <w:fldChar w:fldCharType="begin"/>
            </w:r>
            <w:r w:rsidR="0067086A">
              <w:rPr>
                <w:noProof/>
                <w:webHidden/>
              </w:rPr>
              <w:instrText xml:space="preserve"> PAGEREF _Toc93943240 \h </w:instrText>
            </w:r>
            <w:r w:rsidR="0067086A">
              <w:rPr>
                <w:noProof/>
                <w:webHidden/>
              </w:rPr>
            </w:r>
            <w:r w:rsidR="0067086A">
              <w:rPr>
                <w:noProof/>
                <w:webHidden/>
              </w:rPr>
              <w:fldChar w:fldCharType="separate"/>
            </w:r>
            <w:r w:rsidR="00AE4763">
              <w:rPr>
                <w:noProof/>
                <w:webHidden/>
              </w:rPr>
              <w:t>2</w:t>
            </w:r>
            <w:r w:rsidR="0067086A">
              <w:rPr>
                <w:noProof/>
                <w:webHidden/>
              </w:rPr>
              <w:fldChar w:fldCharType="end"/>
            </w:r>
          </w:hyperlink>
        </w:p>
        <w:p w14:paraId="5EE7F72C" w14:textId="6B7D6DD2" w:rsidR="0067086A" w:rsidRDefault="008F6963">
          <w:pPr>
            <w:pStyle w:val="Verzeichnis1"/>
            <w:tabs>
              <w:tab w:val="right" w:leader="dot" w:pos="9062"/>
            </w:tabs>
            <w:rPr>
              <w:rFonts w:asciiTheme="minorHAnsi" w:eastAsiaTheme="minorEastAsia" w:hAnsiTheme="minorHAnsi"/>
              <w:noProof/>
              <w:sz w:val="22"/>
              <w:lang w:eastAsia="de-DE"/>
            </w:rPr>
          </w:pPr>
          <w:hyperlink w:anchor="_Toc93943241" w:history="1">
            <w:r w:rsidR="0067086A" w:rsidRPr="00C7069E">
              <w:rPr>
                <w:rStyle w:val="Hyperlink"/>
                <w:rFonts w:cs="Arial"/>
                <w:noProof/>
              </w:rPr>
              <w:t>Abstract</w:t>
            </w:r>
            <w:r w:rsidR="0067086A">
              <w:rPr>
                <w:noProof/>
                <w:webHidden/>
              </w:rPr>
              <w:tab/>
            </w:r>
            <w:r w:rsidR="0067086A">
              <w:rPr>
                <w:noProof/>
                <w:webHidden/>
              </w:rPr>
              <w:fldChar w:fldCharType="begin"/>
            </w:r>
            <w:r w:rsidR="0067086A">
              <w:rPr>
                <w:noProof/>
                <w:webHidden/>
              </w:rPr>
              <w:instrText xml:space="preserve"> PAGEREF _Toc93943241 \h </w:instrText>
            </w:r>
            <w:r w:rsidR="0067086A">
              <w:rPr>
                <w:noProof/>
                <w:webHidden/>
              </w:rPr>
            </w:r>
            <w:r w:rsidR="0067086A">
              <w:rPr>
                <w:noProof/>
                <w:webHidden/>
              </w:rPr>
              <w:fldChar w:fldCharType="separate"/>
            </w:r>
            <w:r w:rsidR="00AE4763">
              <w:rPr>
                <w:noProof/>
                <w:webHidden/>
              </w:rPr>
              <w:t>3</w:t>
            </w:r>
            <w:r w:rsidR="0067086A">
              <w:rPr>
                <w:noProof/>
                <w:webHidden/>
              </w:rPr>
              <w:fldChar w:fldCharType="end"/>
            </w:r>
          </w:hyperlink>
        </w:p>
        <w:p w14:paraId="040249D3" w14:textId="65DA02CB" w:rsidR="0067086A" w:rsidRDefault="008F6963">
          <w:pPr>
            <w:pStyle w:val="Verzeichnis1"/>
            <w:tabs>
              <w:tab w:val="right" w:leader="dot" w:pos="9062"/>
            </w:tabs>
            <w:rPr>
              <w:rFonts w:asciiTheme="minorHAnsi" w:eastAsiaTheme="minorEastAsia" w:hAnsiTheme="minorHAnsi"/>
              <w:noProof/>
              <w:sz w:val="22"/>
              <w:lang w:eastAsia="de-DE"/>
            </w:rPr>
          </w:pPr>
          <w:hyperlink w:anchor="_Toc93943242" w:history="1">
            <w:r w:rsidR="0067086A" w:rsidRPr="00C7069E">
              <w:rPr>
                <w:rStyle w:val="Hyperlink"/>
                <w:noProof/>
              </w:rPr>
              <w:t>Abbildungsverzeichnis</w:t>
            </w:r>
            <w:r w:rsidR="0067086A">
              <w:rPr>
                <w:noProof/>
                <w:webHidden/>
              </w:rPr>
              <w:tab/>
            </w:r>
            <w:r w:rsidR="0067086A">
              <w:rPr>
                <w:noProof/>
                <w:webHidden/>
              </w:rPr>
              <w:fldChar w:fldCharType="begin"/>
            </w:r>
            <w:r w:rsidR="0067086A">
              <w:rPr>
                <w:noProof/>
                <w:webHidden/>
              </w:rPr>
              <w:instrText xml:space="preserve"> PAGEREF _Toc93943242 \h </w:instrText>
            </w:r>
            <w:r w:rsidR="0067086A">
              <w:rPr>
                <w:noProof/>
                <w:webHidden/>
              </w:rPr>
            </w:r>
            <w:r w:rsidR="0067086A">
              <w:rPr>
                <w:noProof/>
                <w:webHidden/>
              </w:rPr>
              <w:fldChar w:fldCharType="separate"/>
            </w:r>
            <w:r w:rsidR="00AE4763">
              <w:rPr>
                <w:noProof/>
                <w:webHidden/>
              </w:rPr>
              <w:t>6</w:t>
            </w:r>
            <w:r w:rsidR="0067086A">
              <w:rPr>
                <w:noProof/>
                <w:webHidden/>
              </w:rPr>
              <w:fldChar w:fldCharType="end"/>
            </w:r>
          </w:hyperlink>
        </w:p>
        <w:p w14:paraId="66D6DA46" w14:textId="50C48365" w:rsidR="0067086A" w:rsidRDefault="008F6963">
          <w:pPr>
            <w:pStyle w:val="Verzeichnis1"/>
            <w:tabs>
              <w:tab w:val="right" w:leader="dot" w:pos="9062"/>
            </w:tabs>
            <w:rPr>
              <w:rFonts w:asciiTheme="minorHAnsi" w:eastAsiaTheme="minorEastAsia" w:hAnsiTheme="minorHAnsi"/>
              <w:noProof/>
              <w:sz w:val="22"/>
              <w:lang w:eastAsia="de-DE"/>
            </w:rPr>
          </w:pPr>
          <w:hyperlink w:anchor="_Toc93943243" w:history="1">
            <w:r w:rsidR="0067086A" w:rsidRPr="00C7069E">
              <w:rPr>
                <w:rStyle w:val="Hyperlink"/>
                <w:noProof/>
              </w:rPr>
              <w:t>Tabellenverzeichnis</w:t>
            </w:r>
            <w:r w:rsidR="0067086A">
              <w:rPr>
                <w:noProof/>
                <w:webHidden/>
              </w:rPr>
              <w:tab/>
            </w:r>
            <w:r w:rsidR="0067086A">
              <w:rPr>
                <w:noProof/>
                <w:webHidden/>
              </w:rPr>
              <w:fldChar w:fldCharType="begin"/>
            </w:r>
            <w:r w:rsidR="0067086A">
              <w:rPr>
                <w:noProof/>
                <w:webHidden/>
              </w:rPr>
              <w:instrText xml:space="preserve"> PAGEREF _Toc93943243 \h </w:instrText>
            </w:r>
            <w:r w:rsidR="0067086A">
              <w:rPr>
                <w:noProof/>
                <w:webHidden/>
              </w:rPr>
            </w:r>
            <w:r w:rsidR="0067086A">
              <w:rPr>
                <w:noProof/>
                <w:webHidden/>
              </w:rPr>
              <w:fldChar w:fldCharType="separate"/>
            </w:r>
            <w:r w:rsidR="00AE4763">
              <w:rPr>
                <w:noProof/>
                <w:webHidden/>
              </w:rPr>
              <w:t>7</w:t>
            </w:r>
            <w:r w:rsidR="0067086A">
              <w:rPr>
                <w:noProof/>
                <w:webHidden/>
              </w:rPr>
              <w:fldChar w:fldCharType="end"/>
            </w:r>
          </w:hyperlink>
        </w:p>
        <w:p w14:paraId="5B80993A" w14:textId="58F1CBDA" w:rsidR="0067086A" w:rsidRDefault="008F6963">
          <w:pPr>
            <w:pStyle w:val="Verzeichnis1"/>
            <w:tabs>
              <w:tab w:val="right" w:leader="dot" w:pos="9062"/>
            </w:tabs>
            <w:rPr>
              <w:rFonts w:asciiTheme="minorHAnsi" w:eastAsiaTheme="minorEastAsia" w:hAnsiTheme="minorHAnsi"/>
              <w:noProof/>
              <w:sz w:val="22"/>
              <w:lang w:eastAsia="de-DE"/>
            </w:rPr>
          </w:pPr>
          <w:hyperlink w:anchor="_Toc93943244" w:history="1">
            <w:r w:rsidR="0067086A" w:rsidRPr="00C7069E">
              <w:rPr>
                <w:rStyle w:val="Hyperlink"/>
                <w:noProof/>
              </w:rPr>
              <w:t>Abkürzungsverzeichnis</w:t>
            </w:r>
            <w:r w:rsidR="0067086A">
              <w:rPr>
                <w:noProof/>
                <w:webHidden/>
              </w:rPr>
              <w:tab/>
            </w:r>
            <w:r w:rsidR="0067086A">
              <w:rPr>
                <w:noProof/>
                <w:webHidden/>
              </w:rPr>
              <w:fldChar w:fldCharType="begin"/>
            </w:r>
            <w:r w:rsidR="0067086A">
              <w:rPr>
                <w:noProof/>
                <w:webHidden/>
              </w:rPr>
              <w:instrText xml:space="preserve"> PAGEREF _Toc93943244 \h </w:instrText>
            </w:r>
            <w:r w:rsidR="0067086A">
              <w:rPr>
                <w:noProof/>
                <w:webHidden/>
              </w:rPr>
            </w:r>
            <w:r w:rsidR="0067086A">
              <w:rPr>
                <w:noProof/>
                <w:webHidden/>
              </w:rPr>
              <w:fldChar w:fldCharType="separate"/>
            </w:r>
            <w:r w:rsidR="00AE4763">
              <w:rPr>
                <w:noProof/>
                <w:webHidden/>
              </w:rPr>
              <w:t>8</w:t>
            </w:r>
            <w:r w:rsidR="0067086A">
              <w:rPr>
                <w:noProof/>
                <w:webHidden/>
              </w:rPr>
              <w:fldChar w:fldCharType="end"/>
            </w:r>
          </w:hyperlink>
        </w:p>
        <w:p w14:paraId="6F833230" w14:textId="0B09D390"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45" w:history="1">
            <w:r w:rsidR="0067086A" w:rsidRPr="00C7069E">
              <w:rPr>
                <w:rStyle w:val="Hyperlink"/>
                <w:noProof/>
              </w:rPr>
              <w:t>1.</w:t>
            </w:r>
            <w:r w:rsidR="0067086A">
              <w:rPr>
                <w:rFonts w:asciiTheme="minorHAnsi" w:eastAsiaTheme="minorEastAsia" w:hAnsiTheme="minorHAnsi"/>
                <w:noProof/>
                <w:sz w:val="22"/>
                <w:lang w:eastAsia="de-DE"/>
              </w:rPr>
              <w:tab/>
            </w:r>
            <w:r w:rsidR="0067086A" w:rsidRPr="00C7069E">
              <w:rPr>
                <w:rStyle w:val="Hyperlink"/>
                <w:noProof/>
              </w:rPr>
              <w:t>Einleitung</w:t>
            </w:r>
            <w:r w:rsidR="0067086A">
              <w:rPr>
                <w:noProof/>
                <w:webHidden/>
              </w:rPr>
              <w:tab/>
            </w:r>
            <w:r w:rsidR="0067086A">
              <w:rPr>
                <w:noProof/>
                <w:webHidden/>
              </w:rPr>
              <w:fldChar w:fldCharType="begin"/>
            </w:r>
            <w:r w:rsidR="0067086A">
              <w:rPr>
                <w:noProof/>
                <w:webHidden/>
              </w:rPr>
              <w:instrText xml:space="preserve"> PAGEREF _Toc93943245 \h </w:instrText>
            </w:r>
            <w:r w:rsidR="0067086A">
              <w:rPr>
                <w:noProof/>
                <w:webHidden/>
              </w:rPr>
            </w:r>
            <w:r w:rsidR="0067086A">
              <w:rPr>
                <w:noProof/>
                <w:webHidden/>
              </w:rPr>
              <w:fldChar w:fldCharType="separate"/>
            </w:r>
            <w:r w:rsidR="00AE4763">
              <w:rPr>
                <w:noProof/>
                <w:webHidden/>
              </w:rPr>
              <w:t>9</w:t>
            </w:r>
            <w:r w:rsidR="0067086A">
              <w:rPr>
                <w:noProof/>
                <w:webHidden/>
              </w:rPr>
              <w:fldChar w:fldCharType="end"/>
            </w:r>
          </w:hyperlink>
        </w:p>
        <w:p w14:paraId="17295FC4" w14:textId="68BA299E"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46" w:history="1">
            <w:r w:rsidR="0067086A" w:rsidRPr="00C7069E">
              <w:rPr>
                <w:rStyle w:val="Hyperlink"/>
                <w:noProof/>
              </w:rPr>
              <w:t>1.1</w:t>
            </w:r>
            <w:r w:rsidR="0067086A">
              <w:rPr>
                <w:rFonts w:asciiTheme="minorHAnsi" w:eastAsiaTheme="minorEastAsia" w:hAnsiTheme="minorHAnsi"/>
                <w:noProof/>
                <w:sz w:val="22"/>
                <w:lang w:eastAsia="de-DE"/>
              </w:rPr>
              <w:tab/>
            </w:r>
            <w:r w:rsidR="0067086A" w:rsidRPr="00C7069E">
              <w:rPr>
                <w:rStyle w:val="Hyperlink"/>
                <w:noProof/>
              </w:rPr>
              <w:t>Nutzen dieser Bachelorarbeit</w:t>
            </w:r>
            <w:r w:rsidR="0067086A">
              <w:rPr>
                <w:noProof/>
                <w:webHidden/>
              </w:rPr>
              <w:tab/>
            </w:r>
            <w:r w:rsidR="0067086A">
              <w:rPr>
                <w:noProof/>
                <w:webHidden/>
              </w:rPr>
              <w:fldChar w:fldCharType="begin"/>
            </w:r>
            <w:r w:rsidR="0067086A">
              <w:rPr>
                <w:noProof/>
                <w:webHidden/>
              </w:rPr>
              <w:instrText xml:space="preserve"> PAGEREF _Toc93943246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294B8D4A" w14:textId="28048D1B"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47" w:history="1">
            <w:r w:rsidR="0067086A" w:rsidRPr="00C7069E">
              <w:rPr>
                <w:rStyle w:val="Hyperlink"/>
                <w:noProof/>
              </w:rPr>
              <w:t>1.2</w:t>
            </w:r>
            <w:r w:rsidR="0067086A">
              <w:rPr>
                <w:rFonts w:asciiTheme="minorHAnsi" w:eastAsiaTheme="minorEastAsia" w:hAnsiTheme="minorHAnsi"/>
                <w:noProof/>
                <w:sz w:val="22"/>
                <w:lang w:eastAsia="de-DE"/>
              </w:rPr>
              <w:tab/>
            </w:r>
            <w:r w:rsidR="0067086A" w:rsidRPr="00C7069E">
              <w:rPr>
                <w:rStyle w:val="Hyperlink"/>
                <w:noProof/>
              </w:rPr>
              <w:t>Die Problemstellung</w:t>
            </w:r>
            <w:r w:rsidR="0067086A">
              <w:rPr>
                <w:noProof/>
                <w:webHidden/>
              </w:rPr>
              <w:tab/>
            </w:r>
            <w:r w:rsidR="0067086A">
              <w:rPr>
                <w:noProof/>
                <w:webHidden/>
              </w:rPr>
              <w:fldChar w:fldCharType="begin"/>
            </w:r>
            <w:r w:rsidR="0067086A">
              <w:rPr>
                <w:noProof/>
                <w:webHidden/>
              </w:rPr>
              <w:instrText xml:space="preserve"> PAGEREF _Toc93943247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5278145E" w14:textId="69F5FA60"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48" w:history="1">
            <w:r w:rsidR="0067086A" w:rsidRPr="00C7069E">
              <w:rPr>
                <w:rStyle w:val="Hyperlink"/>
                <w:noProof/>
              </w:rPr>
              <w:t>1.2.1</w:t>
            </w:r>
            <w:r w:rsidR="0067086A">
              <w:rPr>
                <w:rFonts w:asciiTheme="minorHAnsi" w:eastAsiaTheme="minorEastAsia" w:hAnsiTheme="minorHAnsi"/>
                <w:noProof/>
                <w:sz w:val="22"/>
                <w:lang w:eastAsia="de-DE"/>
              </w:rPr>
              <w:tab/>
            </w:r>
            <w:r w:rsidR="0067086A" w:rsidRPr="00C7069E">
              <w:rPr>
                <w:rStyle w:val="Hyperlink"/>
                <w:noProof/>
              </w:rPr>
              <w:t>Die Projekterstellung</w:t>
            </w:r>
            <w:r w:rsidR="0067086A">
              <w:rPr>
                <w:noProof/>
                <w:webHidden/>
              </w:rPr>
              <w:tab/>
            </w:r>
            <w:r w:rsidR="0067086A">
              <w:rPr>
                <w:noProof/>
                <w:webHidden/>
              </w:rPr>
              <w:fldChar w:fldCharType="begin"/>
            </w:r>
            <w:r w:rsidR="0067086A">
              <w:rPr>
                <w:noProof/>
                <w:webHidden/>
              </w:rPr>
              <w:instrText xml:space="preserve"> PAGEREF _Toc93943248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63B234BC" w14:textId="53E42EE8"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49" w:history="1">
            <w:r w:rsidR="0067086A" w:rsidRPr="00C7069E">
              <w:rPr>
                <w:rStyle w:val="Hyperlink"/>
                <w:noProof/>
              </w:rPr>
              <w:t>1.2.2</w:t>
            </w:r>
            <w:r w:rsidR="0067086A">
              <w:rPr>
                <w:rFonts w:asciiTheme="minorHAnsi" w:eastAsiaTheme="minorEastAsia" w:hAnsiTheme="minorHAnsi"/>
                <w:noProof/>
                <w:sz w:val="22"/>
                <w:lang w:eastAsia="de-DE"/>
              </w:rPr>
              <w:tab/>
            </w:r>
            <w:r w:rsidR="0067086A" w:rsidRPr="00C7069E">
              <w:rPr>
                <w:rStyle w:val="Hyperlink"/>
                <w:noProof/>
              </w:rPr>
              <w:t>Die Projektaktualisierung</w:t>
            </w:r>
            <w:r w:rsidR="0067086A">
              <w:rPr>
                <w:noProof/>
                <w:webHidden/>
              </w:rPr>
              <w:tab/>
            </w:r>
            <w:r w:rsidR="0067086A">
              <w:rPr>
                <w:noProof/>
                <w:webHidden/>
              </w:rPr>
              <w:fldChar w:fldCharType="begin"/>
            </w:r>
            <w:r w:rsidR="0067086A">
              <w:rPr>
                <w:noProof/>
                <w:webHidden/>
              </w:rPr>
              <w:instrText xml:space="preserve"> PAGEREF _Toc93943249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469E014A" w14:textId="333AB792"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0" w:history="1">
            <w:r w:rsidR="0067086A" w:rsidRPr="00C7069E">
              <w:rPr>
                <w:rStyle w:val="Hyperlink"/>
                <w:noProof/>
              </w:rPr>
              <w:t>1.3</w:t>
            </w:r>
            <w:r w:rsidR="0067086A">
              <w:rPr>
                <w:rFonts w:asciiTheme="minorHAnsi" w:eastAsiaTheme="minorEastAsia" w:hAnsiTheme="minorHAnsi"/>
                <w:noProof/>
                <w:sz w:val="22"/>
                <w:lang w:eastAsia="de-DE"/>
              </w:rPr>
              <w:tab/>
            </w:r>
            <w:r w:rsidR="0067086A" w:rsidRPr="00C7069E">
              <w:rPr>
                <w:rStyle w:val="Hyperlink"/>
                <w:noProof/>
              </w:rPr>
              <w:t>Ziel dieser Bachelorarbeit</w:t>
            </w:r>
            <w:r w:rsidR="0067086A">
              <w:rPr>
                <w:noProof/>
                <w:webHidden/>
              </w:rPr>
              <w:tab/>
            </w:r>
            <w:r w:rsidR="0067086A">
              <w:rPr>
                <w:noProof/>
                <w:webHidden/>
              </w:rPr>
              <w:fldChar w:fldCharType="begin"/>
            </w:r>
            <w:r w:rsidR="0067086A">
              <w:rPr>
                <w:noProof/>
                <w:webHidden/>
              </w:rPr>
              <w:instrText xml:space="preserve"> PAGEREF _Toc93943250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36A44A6D" w14:textId="3ABC3D7A"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1" w:history="1">
            <w:r w:rsidR="0067086A" w:rsidRPr="00C7069E">
              <w:rPr>
                <w:rStyle w:val="Hyperlink"/>
                <w:noProof/>
              </w:rPr>
              <w:t>1.4</w:t>
            </w:r>
            <w:r w:rsidR="0067086A">
              <w:rPr>
                <w:rFonts w:asciiTheme="minorHAnsi" w:eastAsiaTheme="minorEastAsia" w:hAnsiTheme="minorHAnsi"/>
                <w:noProof/>
                <w:sz w:val="22"/>
                <w:lang w:eastAsia="de-DE"/>
              </w:rPr>
              <w:tab/>
            </w:r>
            <w:r w:rsidR="0067086A" w:rsidRPr="00C7069E">
              <w:rPr>
                <w:rStyle w:val="Hyperlink"/>
                <w:noProof/>
              </w:rPr>
              <w:t>Weiterer Aufbau</w:t>
            </w:r>
            <w:r w:rsidR="0067086A">
              <w:rPr>
                <w:noProof/>
                <w:webHidden/>
              </w:rPr>
              <w:tab/>
            </w:r>
            <w:r w:rsidR="0067086A">
              <w:rPr>
                <w:noProof/>
                <w:webHidden/>
              </w:rPr>
              <w:fldChar w:fldCharType="begin"/>
            </w:r>
            <w:r w:rsidR="0067086A">
              <w:rPr>
                <w:noProof/>
                <w:webHidden/>
              </w:rPr>
              <w:instrText xml:space="preserve"> PAGEREF _Toc93943251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57C80991" w14:textId="2FB32504"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52" w:history="1">
            <w:r w:rsidR="0067086A" w:rsidRPr="00C7069E">
              <w:rPr>
                <w:rStyle w:val="Hyperlink"/>
                <w:noProof/>
              </w:rPr>
              <w:t>2.</w:t>
            </w:r>
            <w:r w:rsidR="0067086A">
              <w:rPr>
                <w:rFonts w:asciiTheme="minorHAnsi" w:eastAsiaTheme="minorEastAsia" w:hAnsiTheme="minorHAnsi"/>
                <w:noProof/>
                <w:sz w:val="22"/>
                <w:lang w:eastAsia="de-DE"/>
              </w:rPr>
              <w:tab/>
            </w:r>
            <w:r w:rsidR="0067086A" w:rsidRPr="00C7069E">
              <w:rPr>
                <w:rStyle w:val="Hyperlink"/>
                <w:noProof/>
              </w:rPr>
              <w:t>Grundlagen</w:t>
            </w:r>
            <w:r w:rsidR="0067086A">
              <w:rPr>
                <w:noProof/>
                <w:webHidden/>
              </w:rPr>
              <w:tab/>
            </w:r>
            <w:r w:rsidR="0067086A">
              <w:rPr>
                <w:noProof/>
                <w:webHidden/>
              </w:rPr>
              <w:fldChar w:fldCharType="begin"/>
            </w:r>
            <w:r w:rsidR="0067086A">
              <w:rPr>
                <w:noProof/>
                <w:webHidden/>
              </w:rPr>
              <w:instrText xml:space="preserve"> PAGEREF _Toc93943252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3023F4F1" w14:textId="3AA4D55B"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3" w:history="1">
            <w:r w:rsidR="0067086A" w:rsidRPr="00C7069E">
              <w:rPr>
                <w:rStyle w:val="Hyperlink"/>
                <w:noProof/>
              </w:rPr>
              <w:t>2.1</w:t>
            </w:r>
            <w:r w:rsidR="0067086A">
              <w:rPr>
                <w:rFonts w:asciiTheme="minorHAnsi" w:eastAsiaTheme="minorEastAsia" w:hAnsiTheme="minorHAnsi"/>
                <w:noProof/>
                <w:sz w:val="22"/>
                <w:lang w:eastAsia="de-DE"/>
              </w:rPr>
              <w:tab/>
            </w:r>
            <w:r w:rsidR="0067086A" w:rsidRPr="00C7069E">
              <w:rPr>
                <w:rStyle w:val="Hyperlink"/>
                <w:noProof/>
              </w:rPr>
              <w:t>Softwareprojekte</w:t>
            </w:r>
            <w:r w:rsidR="0067086A">
              <w:rPr>
                <w:noProof/>
                <w:webHidden/>
              </w:rPr>
              <w:tab/>
            </w:r>
            <w:r w:rsidR="0067086A">
              <w:rPr>
                <w:noProof/>
                <w:webHidden/>
              </w:rPr>
              <w:fldChar w:fldCharType="begin"/>
            </w:r>
            <w:r w:rsidR="0067086A">
              <w:rPr>
                <w:noProof/>
                <w:webHidden/>
              </w:rPr>
              <w:instrText xml:space="preserve"> PAGEREF _Toc93943253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6E787F4A" w14:textId="093619FD"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4" w:history="1">
            <w:r w:rsidR="0067086A" w:rsidRPr="00C7069E">
              <w:rPr>
                <w:rStyle w:val="Hyperlink"/>
                <w:noProof/>
              </w:rPr>
              <w:t>2.2</w:t>
            </w:r>
            <w:r w:rsidR="0067086A">
              <w:rPr>
                <w:rFonts w:asciiTheme="minorHAnsi" w:eastAsiaTheme="minorEastAsia" w:hAnsiTheme="minorHAnsi"/>
                <w:noProof/>
                <w:sz w:val="22"/>
                <w:lang w:eastAsia="de-DE"/>
              </w:rPr>
              <w:tab/>
            </w:r>
            <w:r w:rsidR="0067086A" w:rsidRPr="00C7069E">
              <w:rPr>
                <w:rStyle w:val="Hyperlink"/>
                <w:noProof/>
              </w:rPr>
              <w:t>Die Bedeutung von DevOps</w:t>
            </w:r>
            <w:r w:rsidR="0067086A">
              <w:rPr>
                <w:noProof/>
                <w:webHidden/>
              </w:rPr>
              <w:tab/>
            </w:r>
            <w:r w:rsidR="0067086A">
              <w:rPr>
                <w:noProof/>
                <w:webHidden/>
              </w:rPr>
              <w:fldChar w:fldCharType="begin"/>
            </w:r>
            <w:r w:rsidR="0067086A">
              <w:rPr>
                <w:noProof/>
                <w:webHidden/>
              </w:rPr>
              <w:instrText xml:space="preserve"> PAGEREF _Toc93943254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1FB82D80" w14:textId="553974ED"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5" w:history="1">
            <w:r w:rsidR="0067086A" w:rsidRPr="00C7069E">
              <w:rPr>
                <w:rStyle w:val="Hyperlink"/>
                <w:noProof/>
              </w:rPr>
              <w:t>2.3</w:t>
            </w:r>
            <w:r w:rsidR="0067086A">
              <w:rPr>
                <w:rFonts w:asciiTheme="minorHAnsi" w:eastAsiaTheme="minorEastAsia" w:hAnsiTheme="minorHAnsi"/>
                <w:noProof/>
                <w:sz w:val="22"/>
                <w:lang w:eastAsia="de-DE"/>
              </w:rPr>
              <w:tab/>
            </w:r>
            <w:r w:rsidR="0067086A" w:rsidRPr="00C7069E">
              <w:rPr>
                <w:rStyle w:val="Hyperlink"/>
                <w:noProof/>
              </w:rPr>
              <w:t>Continuous Integration, Continuous Delivery</w:t>
            </w:r>
            <w:r w:rsidR="0067086A">
              <w:rPr>
                <w:noProof/>
                <w:webHidden/>
              </w:rPr>
              <w:tab/>
            </w:r>
            <w:r w:rsidR="0067086A">
              <w:rPr>
                <w:noProof/>
                <w:webHidden/>
              </w:rPr>
              <w:fldChar w:fldCharType="begin"/>
            </w:r>
            <w:r w:rsidR="0067086A">
              <w:rPr>
                <w:noProof/>
                <w:webHidden/>
              </w:rPr>
              <w:instrText xml:space="preserve"> PAGEREF _Toc93943255 \h </w:instrText>
            </w:r>
            <w:r w:rsidR="0067086A">
              <w:rPr>
                <w:noProof/>
                <w:webHidden/>
              </w:rPr>
            </w:r>
            <w:r w:rsidR="0067086A">
              <w:rPr>
                <w:noProof/>
                <w:webHidden/>
              </w:rPr>
              <w:fldChar w:fldCharType="separate"/>
            </w:r>
            <w:r w:rsidR="00AE4763">
              <w:rPr>
                <w:noProof/>
                <w:webHidden/>
              </w:rPr>
              <w:t>15</w:t>
            </w:r>
            <w:r w:rsidR="0067086A">
              <w:rPr>
                <w:noProof/>
                <w:webHidden/>
              </w:rPr>
              <w:fldChar w:fldCharType="end"/>
            </w:r>
          </w:hyperlink>
        </w:p>
        <w:p w14:paraId="77B64576" w14:textId="0B1F9C8D"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6" w:history="1">
            <w:r w:rsidR="0067086A" w:rsidRPr="00C7069E">
              <w:rPr>
                <w:rStyle w:val="Hyperlink"/>
                <w:noProof/>
              </w:rPr>
              <w:t>2.4</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56 \h </w:instrText>
            </w:r>
            <w:r w:rsidR="0067086A">
              <w:rPr>
                <w:noProof/>
                <w:webHidden/>
              </w:rPr>
            </w:r>
            <w:r w:rsidR="0067086A">
              <w:rPr>
                <w:noProof/>
                <w:webHidden/>
              </w:rPr>
              <w:fldChar w:fldCharType="separate"/>
            </w:r>
            <w:r w:rsidR="00AE4763">
              <w:rPr>
                <w:noProof/>
                <w:webHidden/>
              </w:rPr>
              <w:t>16</w:t>
            </w:r>
            <w:r w:rsidR="0067086A">
              <w:rPr>
                <w:noProof/>
                <w:webHidden/>
              </w:rPr>
              <w:fldChar w:fldCharType="end"/>
            </w:r>
          </w:hyperlink>
        </w:p>
        <w:p w14:paraId="2693C863" w14:textId="735CD3E2"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57" w:history="1">
            <w:r w:rsidR="0067086A" w:rsidRPr="00C7069E">
              <w:rPr>
                <w:rStyle w:val="Hyperlink"/>
                <w:noProof/>
              </w:rPr>
              <w:t>3.</w:t>
            </w:r>
            <w:r w:rsidR="0067086A">
              <w:rPr>
                <w:rFonts w:asciiTheme="minorHAnsi" w:eastAsiaTheme="minorEastAsia" w:hAnsiTheme="minorHAnsi"/>
                <w:noProof/>
                <w:sz w:val="22"/>
                <w:lang w:eastAsia="de-DE"/>
              </w:rPr>
              <w:tab/>
            </w:r>
            <w:r w:rsidR="0067086A" w:rsidRPr="00C7069E">
              <w:rPr>
                <w:rStyle w:val="Hyperlink"/>
                <w:noProof/>
              </w:rPr>
              <w:t>Stand der Technik</w:t>
            </w:r>
            <w:r w:rsidR="0067086A">
              <w:rPr>
                <w:noProof/>
                <w:webHidden/>
              </w:rPr>
              <w:tab/>
            </w:r>
            <w:r w:rsidR="0067086A">
              <w:rPr>
                <w:noProof/>
                <w:webHidden/>
              </w:rPr>
              <w:fldChar w:fldCharType="begin"/>
            </w:r>
            <w:r w:rsidR="0067086A">
              <w:rPr>
                <w:noProof/>
                <w:webHidden/>
              </w:rPr>
              <w:instrText xml:space="preserve"> PAGEREF _Toc93943257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0E7B5602" w14:textId="78DE5187"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8" w:history="1">
            <w:r w:rsidR="0067086A" w:rsidRPr="00C7069E">
              <w:rPr>
                <w:rStyle w:val="Hyperlink"/>
                <w:noProof/>
              </w:rPr>
              <w:t>3.1</w:t>
            </w:r>
            <w:r w:rsidR="0067086A">
              <w:rPr>
                <w:rFonts w:asciiTheme="minorHAnsi" w:eastAsiaTheme="minorEastAsia" w:hAnsiTheme="minorHAnsi"/>
                <w:noProof/>
                <w:sz w:val="22"/>
                <w:lang w:eastAsia="de-DE"/>
              </w:rPr>
              <w:tab/>
            </w:r>
            <w:r w:rsidR="0067086A" w:rsidRPr="00C7069E">
              <w:rPr>
                <w:rStyle w:val="Hyperlink"/>
                <w:noProof/>
              </w:rPr>
              <w:t>Versionskontrollsystem</w:t>
            </w:r>
            <w:r w:rsidR="0067086A">
              <w:rPr>
                <w:noProof/>
                <w:webHidden/>
              </w:rPr>
              <w:tab/>
            </w:r>
            <w:r w:rsidR="0067086A">
              <w:rPr>
                <w:noProof/>
                <w:webHidden/>
              </w:rPr>
              <w:fldChar w:fldCharType="begin"/>
            </w:r>
            <w:r w:rsidR="0067086A">
              <w:rPr>
                <w:noProof/>
                <w:webHidden/>
              </w:rPr>
              <w:instrText xml:space="preserve"> PAGEREF _Toc93943258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2C9F4E9D" w14:textId="5B95F299"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59" w:history="1">
            <w:r w:rsidR="0067086A" w:rsidRPr="00C7069E">
              <w:rPr>
                <w:rStyle w:val="Hyperlink"/>
                <w:noProof/>
              </w:rPr>
              <w:t>3.2</w:t>
            </w:r>
            <w:r w:rsidR="0067086A">
              <w:rPr>
                <w:rFonts w:asciiTheme="minorHAnsi" w:eastAsiaTheme="minorEastAsia" w:hAnsiTheme="minorHAnsi"/>
                <w:noProof/>
                <w:sz w:val="22"/>
                <w:lang w:eastAsia="de-DE"/>
              </w:rPr>
              <w:tab/>
            </w:r>
            <w:r w:rsidR="0067086A" w:rsidRPr="00C7069E">
              <w:rPr>
                <w:rStyle w:val="Hyperlink"/>
                <w:noProof/>
              </w:rPr>
              <w:t>Integrierte Entwicklungsumgebung (IDE)</w:t>
            </w:r>
            <w:r w:rsidR="0067086A">
              <w:rPr>
                <w:noProof/>
                <w:webHidden/>
              </w:rPr>
              <w:tab/>
            </w:r>
            <w:r w:rsidR="0067086A">
              <w:rPr>
                <w:noProof/>
                <w:webHidden/>
              </w:rPr>
              <w:fldChar w:fldCharType="begin"/>
            </w:r>
            <w:r w:rsidR="0067086A">
              <w:rPr>
                <w:noProof/>
                <w:webHidden/>
              </w:rPr>
              <w:instrText xml:space="preserve"> PAGEREF _Toc93943259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7697A63D" w14:textId="707E743E"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0" w:history="1">
            <w:r w:rsidR="0067086A" w:rsidRPr="00C7069E">
              <w:rPr>
                <w:rStyle w:val="Hyperlink"/>
                <w:noProof/>
              </w:rPr>
              <w:t>3.2.1</w:t>
            </w:r>
            <w:r w:rsidR="0067086A">
              <w:rPr>
                <w:rFonts w:asciiTheme="minorHAnsi" w:eastAsiaTheme="minorEastAsia" w:hAnsiTheme="minorHAnsi"/>
                <w:noProof/>
                <w:sz w:val="22"/>
                <w:lang w:eastAsia="de-DE"/>
              </w:rPr>
              <w:tab/>
            </w:r>
            <w:r w:rsidR="0067086A" w:rsidRPr="00C7069E">
              <w:rPr>
                <w:rStyle w:val="Hyperlink"/>
                <w:noProof/>
              </w:rPr>
              <w:t>Eclipse IDE für C/C++</w:t>
            </w:r>
            <w:r w:rsidR="0067086A">
              <w:rPr>
                <w:noProof/>
                <w:webHidden/>
              </w:rPr>
              <w:tab/>
            </w:r>
            <w:r w:rsidR="0067086A">
              <w:rPr>
                <w:noProof/>
                <w:webHidden/>
              </w:rPr>
              <w:fldChar w:fldCharType="begin"/>
            </w:r>
            <w:r w:rsidR="0067086A">
              <w:rPr>
                <w:noProof/>
                <w:webHidden/>
              </w:rPr>
              <w:instrText xml:space="preserve"> PAGEREF _Toc93943260 \h </w:instrText>
            </w:r>
            <w:r w:rsidR="0067086A">
              <w:rPr>
                <w:noProof/>
                <w:webHidden/>
              </w:rPr>
            </w:r>
            <w:r w:rsidR="0067086A">
              <w:rPr>
                <w:noProof/>
                <w:webHidden/>
              </w:rPr>
              <w:fldChar w:fldCharType="separate"/>
            </w:r>
            <w:r w:rsidR="00AE4763">
              <w:rPr>
                <w:noProof/>
                <w:webHidden/>
              </w:rPr>
              <w:t>18</w:t>
            </w:r>
            <w:r w:rsidR="0067086A">
              <w:rPr>
                <w:noProof/>
                <w:webHidden/>
              </w:rPr>
              <w:fldChar w:fldCharType="end"/>
            </w:r>
          </w:hyperlink>
        </w:p>
        <w:p w14:paraId="32D15DC2" w14:textId="77DDB8C5"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1" w:history="1">
            <w:r w:rsidR="0067086A" w:rsidRPr="00C7069E">
              <w:rPr>
                <w:rStyle w:val="Hyperlink"/>
                <w:noProof/>
              </w:rPr>
              <w:t>3.2.2</w:t>
            </w:r>
            <w:r w:rsidR="0067086A">
              <w:rPr>
                <w:rFonts w:asciiTheme="minorHAnsi" w:eastAsiaTheme="minorEastAsia" w:hAnsiTheme="minorHAnsi"/>
                <w:noProof/>
                <w:sz w:val="22"/>
                <w:lang w:eastAsia="de-DE"/>
              </w:rPr>
              <w:tab/>
            </w:r>
            <w:r w:rsidR="0067086A" w:rsidRPr="00C7069E">
              <w:rPr>
                <w:rStyle w:val="Hyperlink"/>
                <w:noProof/>
              </w:rPr>
              <w:t>CLion IDE</w:t>
            </w:r>
            <w:r w:rsidR="0067086A">
              <w:rPr>
                <w:noProof/>
                <w:webHidden/>
              </w:rPr>
              <w:tab/>
            </w:r>
            <w:r w:rsidR="0067086A">
              <w:rPr>
                <w:noProof/>
                <w:webHidden/>
              </w:rPr>
              <w:fldChar w:fldCharType="begin"/>
            </w:r>
            <w:r w:rsidR="0067086A">
              <w:rPr>
                <w:noProof/>
                <w:webHidden/>
              </w:rPr>
              <w:instrText xml:space="preserve"> PAGEREF _Toc93943261 \h </w:instrText>
            </w:r>
            <w:r w:rsidR="0067086A">
              <w:rPr>
                <w:noProof/>
                <w:webHidden/>
              </w:rPr>
            </w:r>
            <w:r w:rsidR="0067086A">
              <w:rPr>
                <w:noProof/>
                <w:webHidden/>
              </w:rPr>
              <w:fldChar w:fldCharType="separate"/>
            </w:r>
            <w:r w:rsidR="00AE4763">
              <w:rPr>
                <w:noProof/>
                <w:webHidden/>
              </w:rPr>
              <w:t>20</w:t>
            </w:r>
            <w:r w:rsidR="0067086A">
              <w:rPr>
                <w:noProof/>
                <w:webHidden/>
              </w:rPr>
              <w:fldChar w:fldCharType="end"/>
            </w:r>
          </w:hyperlink>
        </w:p>
        <w:p w14:paraId="2506AF06" w14:textId="6008B7B9"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2" w:history="1">
            <w:r w:rsidR="0067086A" w:rsidRPr="00C7069E">
              <w:rPr>
                <w:rStyle w:val="Hyperlink"/>
                <w:noProof/>
              </w:rPr>
              <w:t>3.2.3</w:t>
            </w:r>
            <w:r w:rsidR="0067086A">
              <w:rPr>
                <w:rFonts w:asciiTheme="minorHAnsi" w:eastAsiaTheme="minorEastAsia" w:hAnsiTheme="minorHAnsi"/>
                <w:noProof/>
                <w:sz w:val="22"/>
                <w:lang w:eastAsia="de-DE"/>
              </w:rPr>
              <w:tab/>
            </w:r>
            <w:r w:rsidR="0067086A" w:rsidRPr="00C7069E">
              <w:rPr>
                <w:rStyle w:val="Hyperlink"/>
                <w:noProof/>
              </w:rPr>
              <w:t>Visual Studio Code</w:t>
            </w:r>
            <w:r w:rsidR="0067086A">
              <w:rPr>
                <w:noProof/>
                <w:webHidden/>
              </w:rPr>
              <w:tab/>
            </w:r>
            <w:r w:rsidR="0067086A">
              <w:rPr>
                <w:noProof/>
                <w:webHidden/>
              </w:rPr>
              <w:fldChar w:fldCharType="begin"/>
            </w:r>
            <w:r w:rsidR="0067086A">
              <w:rPr>
                <w:noProof/>
                <w:webHidden/>
              </w:rPr>
              <w:instrText xml:space="preserve"> PAGEREF _Toc93943262 \h </w:instrText>
            </w:r>
            <w:r w:rsidR="0067086A">
              <w:rPr>
                <w:noProof/>
                <w:webHidden/>
              </w:rPr>
            </w:r>
            <w:r w:rsidR="0067086A">
              <w:rPr>
                <w:noProof/>
                <w:webHidden/>
              </w:rPr>
              <w:fldChar w:fldCharType="separate"/>
            </w:r>
            <w:r w:rsidR="00AE4763">
              <w:rPr>
                <w:noProof/>
                <w:webHidden/>
              </w:rPr>
              <w:t>24</w:t>
            </w:r>
            <w:r w:rsidR="0067086A">
              <w:rPr>
                <w:noProof/>
                <w:webHidden/>
              </w:rPr>
              <w:fldChar w:fldCharType="end"/>
            </w:r>
          </w:hyperlink>
        </w:p>
        <w:p w14:paraId="0C7540F7" w14:textId="5E73C9D0"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63" w:history="1">
            <w:r w:rsidR="0067086A" w:rsidRPr="00C7069E">
              <w:rPr>
                <w:rStyle w:val="Hyperlink"/>
                <w:noProof/>
              </w:rPr>
              <w:t>4.</w:t>
            </w:r>
            <w:r w:rsidR="0067086A">
              <w:rPr>
                <w:rFonts w:asciiTheme="minorHAnsi" w:eastAsiaTheme="minorEastAsia" w:hAnsiTheme="minorHAnsi"/>
                <w:noProof/>
                <w:sz w:val="22"/>
                <w:lang w:eastAsia="de-DE"/>
              </w:rPr>
              <w:tab/>
            </w:r>
            <w:r w:rsidR="0067086A" w:rsidRPr="00C7069E">
              <w:rPr>
                <w:rStyle w:val="Hyperlink"/>
                <w:noProof/>
              </w:rPr>
              <w:t>Lösungsansatz</w:t>
            </w:r>
            <w:r w:rsidR="0067086A">
              <w:rPr>
                <w:noProof/>
                <w:webHidden/>
              </w:rPr>
              <w:tab/>
            </w:r>
            <w:r w:rsidR="0067086A">
              <w:rPr>
                <w:noProof/>
                <w:webHidden/>
              </w:rPr>
              <w:fldChar w:fldCharType="begin"/>
            </w:r>
            <w:r w:rsidR="0067086A">
              <w:rPr>
                <w:noProof/>
                <w:webHidden/>
              </w:rPr>
              <w:instrText xml:space="preserve"> PAGEREF _Toc93943263 \h </w:instrText>
            </w:r>
            <w:r w:rsidR="0067086A">
              <w:rPr>
                <w:noProof/>
                <w:webHidden/>
              </w:rPr>
            </w:r>
            <w:r w:rsidR="0067086A">
              <w:rPr>
                <w:noProof/>
                <w:webHidden/>
              </w:rPr>
              <w:fldChar w:fldCharType="separate"/>
            </w:r>
            <w:r w:rsidR="00AE4763">
              <w:rPr>
                <w:noProof/>
                <w:webHidden/>
              </w:rPr>
              <w:t>28</w:t>
            </w:r>
            <w:r w:rsidR="0067086A">
              <w:rPr>
                <w:noProof/>
                <w:webHidden/>
              </w:rPr>
              <w:fldChar w:fldCharType="end"/>
            </w:r>
          </w:hyperlink>
        </w:p>
        <w:p w14:paraId="0949F7A9" w14:textId="2108A1DB"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64" w:history="1">
            <w:r w:rsidR="0067086A" w:rsidRPr="00C7069E">
              <w:rPr>
                <w:rStyle w:val="Hyperlink"/>
                <w:noProof/>
              </w:rPr>
              <w:t>5.</w:t>
            </w:r>
            <w:r w:rsidR="0067086A">
              <w:rPr>
                <w:rFonts w:asciiTheme="minorHAnsi" w:eastAsiaTheme="minorEastAsia" w:hAnsiTheme="minorHAnsi"/>
                <w:noProof/>
                <w:sz w:val="22"/>
                <w:lang w:eastAsia="de-DE"/>
              </w:rPr>
              <w:tab/>
            </w:r>
            <w:r w:rsidR="0067086A" w:rsidRPr="00C7069E">
              <w:rPr>
                <w:rStyle w:val="Hyperlink"/>
                <w:noProof/>
              </w:rPr>
              <w:t>Softwareentwurf</w:t>
            </w:r>
            <w:r w:rsidR="0067086A">
              <w:rPr>
                <w:noProof/>
                <w:webHidden/>
              </w:rPr>
              <w:tab/>
            </w:r>
            <w:r w:rsidR="0067086A">
              <w:rPr>
                <w:noProof/>
                <w:webHidden/>
              </w:rPr>
              <w:fldChar w:fldCharType="begin"/>
            </w:r>
            <w:r w:rsidR="0067086A">
              <w:rPr>
                <w:noProof/>
                <w:webHidden/>
              </w:rPr>
              <w:instrText xml:space="preserve"> PAGEREF _Toc93943264 \h </w:instrText>
            </w:r>
            <w:r w:rsidR="0067086A">
              <w:rPr>
                <w:noProof/>
                <w:webHidden/>
              </w:rPr>
            </w:r>
            <w:r w:rsidR="0067086A">
              <w:rPr>
                <w:noProof/>
                <w:webHidden/>
              </w:rPr>
              <w:fldChar w:fldCharType="separate"/>
            </w:r>
            <w:r w:rsidR="00AE4763">
              <w:rPr>
                <w:noProof/>
                <w:webHidden/>
              </w:rPr>
              <w:t>29</w:t>
            </w:r>
            <w:r w:rsidR="0067086A">
              <w:rPr>
                <w:noProof/>
                <w:webHidden/>
              </w:rPr>
              <w:fldChar w:fldCharType="end"/>
            </w:r>
          </w:hyperlink>
        </w:p>
        <w:p w14:paraId="75AEBD26" w14:textId="2C296BB9"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65" w:history="1">
            <w:r w:rsidR="0067086A" w:rsidRPr="00C7069E">
              <w:rPr>
                <w:rStyle w:val="Hyperlink"/>
                <w:noProof/>
              </w:rPr>
              <w:t>5.1</w:t>
            </w:r>
            <w:r w:rsidR="0067086A">
              <w:rPr>
                <w:rFonts w:asciiTheme="minorHAnsi" w:eastAsiaTheme="minorEastAsia" w:hAnsiTheme="minorHAnsi"/>
                <w:noProof/>
                <w:sz w:val="22"/>
                <w:lang w:eastAsia="de-DE"/>
              </w:rPr>
              <w:tab/>
            </w:r>
            <w:r w:rsidR="0067086A" w:rsidRPr="00C7069E">
              <w:rPr>
                <w:rStyle w:val="Hyperlink"/>
                <w:noProof/>
              </w:rPr>
              <w:t>GUI Skizzen</w:t>
            </w:r>
            <w:r w:rsidR="0067086A">
              <w:rPr>
                <w:noProof/>
                <w:webHidden/>
              </w:rPr>
              <w:tab/>
            </w:r>
            <w:r w:rsidR="0067086A">
              <w:rPr>
                <w:noProof/>
                <w:webHidden/>
              </w:rPr>
              <w:fldChar w:fldCharType="begin"/>
            </w:r>
            <w:r w:rsidR="0067086A">
              <w:rPr>
                <w:noProof/>
                <w:webHidden/>
              </w:rPr>
              <w:instrText xml:space="preserve"> PAGEREF _Toc93943265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4B9B41D5" w14:textId="145E6552"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6" w:history="1">
            <w:r w:rsidR="0067086A" w:rsidRPr="00C7069E">
              <w:rPr>
                <w:rStyle w:val="Hyperlink"/>
                <w:noProof/>
              </w:rPr>
              <w:t>5.1.1</w:t>
            </w:r>
            <w:r w:rsidR="0067086A">
              <w:rPr>
                <w:rFonts w:asciiTheme="minorHAnsi" w:eastAsiaTheme="minorEastAsia" w:hAnsiTheme="minorHAnsi"/>
                <w:noProof/>
                <w:sz w:val="22"/>
                <w:lang w:eastAsia="de-DE"/>
              </w:rPr>
              <w:tab/>
            </w:r>
            <w:r w:rsidR="0067086A" w:rsidRPr="00C7069E">
              <w:rPr>
                <w:rStyle w:val="Hyperlink"/>
                <w:noProof/>
              </w:rPr>
              <w:t>Das Hauptmenü</w:t>
            </w:r>
            <w:r w:rsidR="0067086A">
              <w:rPr>
                <w:noProof/>
                <w:webHidden/>
              </w:rPr>
              <w:tab/>
            </w:r>
            <w:r w:rsidR="0067086A">
              <w:rPr>
                <w:noProof/>
                <w:webHidden/>
              </w:rPr>
              <w:fldChar w:fldCharType="begin"/>
            </w:r>
            <w:r w:rsidR="0067086A">
              <w:rPr>
                <w:noProof/>
                <w:webHidden/>
              </w:rPr>
              <w:instrText xml:space="preserve"> PAGEREF _Toc93943266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1E3958EE" w14:textId="30DD6A18"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7" w:history="1">
            <w:r w:rsidR="0067086A" w:rsidRPr="00C7069E">
              <w:rPr>
                <w:rStyle w:val="Hyperlink"/>
                <w:noProof/>
              </w:rPr>
              <w:t>5.1.2</w:t>
            </w:r>
            <w:r w:rsidR="0067086A">
              <w:rPr>
                <w:rFonts w:asciiTheme="minorHAnsi" w:eastAsiaTheme="minorEastAsia" w:hAnsiTheme="minorHAnsi"/>
                <w:noProof/>
                <w:sz w:val="22"/>
                <w:lang w:eastAsia="de-DE"/>
              </w:rPr>
              <w:tab/>
            </w:r>
            <w:r w:rsidR="0067086A" w:rsidRPr="00C7069E">
              <w:rPr>
                <w:rStyle w:val="Hyperlink"/>
                <w:noProof/>
              </w:rPr>
              <w:t>Fenster für die Projekterstellung</w:t>
            </w:r>
            <w:r w:rsidR="0067086A">
              <w:rPr>
                <w:noProof/>
                <w:webHidden/>
              </w:rPr>
              <w:tab/>
            </w:r>
            <w:r w:rsidR="0067086A">
              <w:rPr>
                <w:noProof/>
                <w:webHidden/>
              </w:rPr>
              <w:fldChar w:fldCharType="begin"/>
            </w:r>
            <w:r w:rsidR="0067086A">
              <w:rPr>
                <w:noProof/>
                <w:webHidden/>
              </w:rPr>
              <w:instrText xml:space="preserve"> PAGEREF _Toc93943267 \h </w:instrText>
            </w:r>
            <w:r w:rsidR="0067086A">
              <w:rPr>
                <w:noProof/>
                <w:webHidden/>
              </w:rPr>
            </w:r>
            <w:r w:rsidR="0067086A">
              <w:rPr>
                <w:noProof/>
                <w:webHidden/>
              </w:rPr>
              <w:fldChar w:fldCharType="separate"/>
            </w:r>
            <w:r w:rsidR="00AE4763">
              <w:rPr>
                <w:noProof/>
                <w:webHidden/>
              </w:rPr>
              <w:t>32</w:t>
            </w:r>
            <w:r w:rsidR="0067086A">
              <w:rPr>
                <w:noProof/>
                <w:webHidden/>
              </w:rPr>
              <w:fldChar w:fldCharType="end"/>
            </w:r>
          </w:hyperlink>
        </w:p>
        <w:p w14:paraId="1915600E" w14:textId="4A6FD726"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8" w:history="1">
            <w:r w:rsidR="0067086A" w:rsidRPr="00C7069E">
              <w:rPr>
                <w:rStyle w:val="Hyperlink"/>
                <w:noProof/>
              </w:rPr>
              <w:t>5.1.3</w:t>
            </w:r>
            <w:r w:rsidR="0067086A">
              <w:rPr>
                <w:rFonts w:asciiTheme="minorHAnsi" w:eastAsiaTheme="minorEastAsia" w:hAnsiTheme="minorHAnsi"/>
                <w:noProof/>
                <w:sz w:val="22"/>
                <w:lang w:eastAsia="de-DE"/>
              </w:rPr>
              <w:tab/>
            </w:r>
            <w:r w:rsidR="0067086A" w:rsidRPr="00C7069E">
              <w:rPr>
                <w:rStyle w:val="Hyperlink"/>
                <w:noProof/>
              </w:rPr>
              <w:t>Fenster für die Projektaktualisierung</w:t>
            </w:r>
            <w:r w:rsidR="0067086A">
              <w:rPr>
                <w:noProof/>
                <w:webHidden/>
              </w:rPr>
              <w:tab/>
            </w:r>
            <w:r w:rsidR="0067086A">
              <w:rPr>
                <w:noProof/>
                <w:webHidden/>
              </w:rPr>
              <w:fldChar w:fldCharType="begin"/>
            </w:r>
            <w:r w:rsidR="0067086A">
              <w:rPr>
                <w:noProof/>
                <w:webHidden/>
              </w:rPr>
              <w:instrText xml:space="preserve"> PAGEREF _Toc93943268 \h </w:instrText>
            </w:r>
            <w:r w:rsidR="0067086A">
              <w:rPr>
                <w:noProof/>
                <w:webHidden/>
              </w:rPr>
            </w:r>
            <w:r w:rsidR="0067086A">
              <w:rPr>
                <w:noProof/>
                <w:webHidden/>
              </w:rPr>
              <w:fldChar w:fldCharType="separate"/>
            </w:r>
            <w:r w:rsidR="00AE4763">
              <w:rPr>
                <w:noProof/>
                <w:webHidden/>
              </w:rPr>
              <w:t>34</w:t>
            </w:r>
            <w:r w:rsidR="0067086A">
              <w:rPr>
                <w:noProof/>
                <w:webHidden/>
              </w:rPr>
              <w:fldChar w:fldCharType="end"/>
            </w:r>
          </w:hyperlink>
        </w:p>
        <w:p w14:paraId="6412B866" w14:textId="1F426BC7"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69" w:history="1">
            <w:r w:rsidR="0067086A" w:rsidRPr="00C7069E">
              <w:rPr>
                <w:rStyle w:val="Hyperlink"/>
                <w:noProof/>
              </w:rPr>
              <w:t>5.1.4</w:t>
            </w:r>
            <w:r w:rsidR="0067086A">
              <w:rPr>
                <w:rFonts w:asciiTheme="minorHAnsi" w:eastAsiaTheme="minorEastAsia" w:hAnsiTheme="minorHAnsi"/>
                <w:noProof/>
                <w:sz w:val="22"/>
                <w:lang w:eastAsia="de-DE"/>
              </w:rPr>
              <w:tab/>
            </w:r>
            <w:r w:rsidR="0067086A" w:rsidRPr="00C7069E">
              <w:rPr>
                <w:rStyle w:val="Hyperlink"/>
                <w:noProof/>
              </w:rPr>
              <w:t>Fenster für die Erweiterung der Projektmodule</w:t>
            </w:r>
            <w:r w:rsidR="0067086A">
              <w:rPr>
                <w:noProof/>
                <w:webHidden/>
              </w:rPr>
              <w:tab/>
            </w:r>
            <w:r w:rsidR="0067086A">
              <w:rPr>
                <w:noProof/>
                <w:webHidden/>
              </w:rPr>
              <w:fldChar w:fldCharType="begin"/>
            </w:r>
            <w:r w:rsidR="0067086A">
              <w:rPr>
                <w:noProof/>
                <w:webHidden/>
              </w:rPr>
              <w:instrText xml:space="preserve"> PAGEREF _Toc93943269 \h </w:instrText>
            </w:r>
            <w:r w:rsidR="0067086A">
              <w:rPr>
                <w:noProof/>
                <w:webHidden/>
              </w:rPr>
            </w:r>
            <w:r w:rsidR="0067086A">
              <w:rPr>
                <w:noProof/>
                <w:webHidden/>
              </w:rPr>
              <w:fldChar w:fldCharType="separate"/>
            </w:r>
            <w:r w:rsidR="00AE4763">
              <w:rPr>
                <w:noProof/>
                <w:webHidden/>
              </w:rPr>
              <w:t>37</w:t>
            </w:r>
            <w:r w:rsidR="0067086A">
              <w:rPr>
                <w:noProof/>
                <w:webHidden/>
              </w:rPr>
              <w:fldChar w:fldCharType="end"/>
            </w:r>
          </w:hyperlink>
        </w:p>
        <w:p w14:paraId="3D390D8D" w14:textId="3556EA85" w:rsidR="0067086A" w:rsidRDefault="008F6963">
          <w:pPr>
            <w:pStyle w:val="Verzeichnis3"/>
            <w:tabs>
              <w:tab w:val="left" w:pos="1320"/>
              <w:tab w:val="right" w:leader="dot" w:pos="9062"/>
            </w:tabs>
            <w:rPr>
              <w:rFonts w:asciiTheme="minorHAnsi" w:eastAsiaTheme="minorEastAsia" w:hAnsiTheme="minorHAnsi"/>
              <w:noProof/>
              <w:sz w:val="22"/>
              <w:lang w:eastAsia="de-DE"/>
            </w:rPr>
          </w:pPr>
          <w:hyperlink w:anchor="_Toc93943270" w:history="1">
            <w:r w:rsidR="0067086A" w:rsidRPr="00C7069E">
              <w:rPr>
                <w:rStyle w:val="Hyperlink"/>
                <w:noProof/>
              </w:rPr>
              <w:t>5.1.5</w:t>
            </w:r>
            <w:r w:rsidR="0067086A">
              <w:rPr>
                <w:rFonts w:asciiTheme="minorHAnsi" w:eastAsiaTheme="minorEastAsia" w:hAnsiTheme="minorHAnsi"/>
                <w:noProof/>
                <w:sz w:val="22"/>
                <w:lang w:eastAsia="de-DE"/>
              </w:rPr>
              <w:tab/>
            </w:r>
            <w:r w:rsidR="0067086A" w:rsidRPr="00C7069E">
              <w:rPr>
                <w:rStyle w:val="Hyperlink"/>
                <w:noProof/>
              </w:rPr>
              <w:t>Fenster für die Ausführung der Dienstprogramme</w:t>
            </w:r>
            <w:r w:rsidR="0067086A">
              <w:rPr>
                <w:noProof/>
                <w:webHidden/>
              </w:rPr>
              <w:tab/>
            </w:r>
            <w:r w:rsidR="0067086A">
              <w:rPr>
                <w:noProof/>
                <w:webHidden/>
              </w:rPr>
              <w:fldChar w:fldCharType="begin"/>
            </w:r>
            <w:r w:rsidR="0067086A">
              <w:rPr>
                <w:noProof/>
                <w:webHidden/>
              </w:rPr>
              <w:instrText xml:space="preserve"> PAGEREF _Toc93943270 \h </w:instrText>
            </w:r>
            <w:r w:rsidR="0067086A">
              <w:rPr>
                <w:noProof/>
                <w:webHidden/>
              </w:rPr>
            </w:r>
            <w:r w:rsidR="0067086A">
              <w:rPr>
                <w:noProof/>
                <w:webHidden/>
              </w:rPr>
              <w:fldChar w:fldCharType="separate"/>
            </w:r>
            <w:r w:rsidR="00AE4763">
              <w:rPr>
                <w:noProof/>
                <w:webHidden/>
              </w:rPr>
              <w:t>38</w:t>
            </w:r>
            <w:r w:rsidR="0067086A">
              <w:rPr>
                <w:noProof/>
                <w:webHidden/>
              </w:rPr>
              <w:fldChar w:fldCharType="end"/>
            </w:r>
          </w:hyperlink>
        </w:p>
        <w:p w14:paraId="50C9B4A9" w14:textId="74945EBF"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71" w:history="1">
            <w:r w:rsidR="0067086A" w:rsidRPr="00C7069E">
              <w:rPr>
                <w:rStyle w:val="Hyperlink"/>
                <w:noProof/>
              </w:rPr>
              <w:t>5.2</w:t>
            </w:r>
            <w:r w:rsidR="0067086A">
              <w:rPr>
                <w:rFonts w:asciiTheme="minorHAnsi" w:eastAsiaTheme="minorEastAsia" w:hAnsiTheme="minorHAnsi"/>
                <w:noProof/>
                <w:sz w:val="22"/>
                <w:lang w:eastAsia="de-DE"/>
              </w:rPr>
              <w:tab/>
            </w:r>
            <w:r w:rsidR="0067086A" w:rsidRPr="00C7069E">
              <w:rPr>
                <w:rStyle w:val="Hyperlink"/>
                <w:noProof/>
              </w:rPr>
              <w:t>Softwarearchitektur</w:t>
            </w:r>
            <w:r w:rsidR="0067086A">
              <w:rPr>
                <w:noProof/>
                <w:webHidden/>
              </w:rPr>
              <w:tab/>
            </w:r>
            <w:r w:rsidR="0067086A">
              <w:rPr>
                <w:noProof/>
                <w:webHidden/>
              </w:rPr>
              <w:fldChar w:fldCharType="begin"/>
            </w:r>
            <w:r w:rsidR="0067086A">
              <w:rPr>
                <w:noProof/>
                <w:webHidden/>
              </w:rPr>
              <w:instrText xml:space="preserve"> PAGEREF _Toc93943271 \h </w:instrText>
            </w:r>
            <w:r w:rsidR="0067086A">
              <w:rPr>
                <w:noProof/>
                <w:webHidden/>
              </w:rPr>
            </w:r>
            <w:r w:rsidR="0067086A">
              <w:rPr>
                <w:noProof/>
                <w:webHidden/>
              </w:rPr>
              <w:fldChar w:fldCharType="separate"/>
            </w:r>
            <w:r w:rsidR="00AE4763">
              <w:rPr>
                <w:noProof/>
                <w:webHidden/>
              </w:rPr>
              <w:t>40</w:t>
            </w:r>
            <w:r w:rsidR="0067086A">
              <w:rPr>
                <w:noProof/>
                <w:webHidden/>
              </w:rPr>
              <w:fldChar w:fldCharType="end"/>
            </w:r>
          </w:hyperlink>
        </w:p>
        <w:p w14:paraId="65249A73" w14:textId="57590AB6"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72" w:history="1">
            <w:r w:rsidR="0067086A" w:rsidRPr="00C7069E">
              <w:rPr>
                <w:rStyle w:val="Hyperlink"/>
                <w:noProof/>
              </w:rPr>
              <w:t>6.</w:t>
            </w:r>
            <w:r w:rsidR="0067086A">
              <w:rPr>
                <w:rFonts w:asciiTheme="minorHAnsi" w:eastAsiaTheme="minorEastAsia" w:hAnsiTheme="minorHAnsi"/>
                <w:noProof/>
                <w:sz w:val="22"/>
                <w:lang w:eastAsia="de-DE"/>
              </w:rPr>
              <w:tab/>
            </w:r>
            <w:r w:rsidR="0067086A" w:rsidRPr="00C7069E">
              <w:rPr>
                <w:rStyle w:val="Hyperlink"/>
                <w:noProof/>
              </w:rPr>
              <w:t>Implementierung und Evaluierung</w:t>
            </w:r>
            <w:r w:rsidR="0067086A">
              <w:rPr>
                <w:noProof/>
                <w:webHidden/>
              </w:rPr>
              <w:tab/>
            </w:r>
            <w:r w:rsidR="0067086A">
              <w:rPr>
                <w:noProof/>
                <w:webHidden/>
              </w:rPr>
              <w:fldChar w:fldCharType="begin"/>
            </w:r>
            <w:r w:rsidR="0067086A">
              <w:rPr>
                <w:noProof/>
                <w:webHidden/>
              </w:rPr>
              <w:instrText xml:space="preserve"> PAGEREF _Toc93943272 \h </w:instrText>
            </w:r>
            <w:r w:rsidR="0067086A">
              <w:rPr>
                <w:noProof/>
                <w:webHidden/>
              </w:rPr>
            </w:r>
            <w:r w:rsidR="0067086A">
              <w:rPr>
                <w:noProof/>
                <w:webHidden/>
              </w:rPr>
              <w:fldChar w:fldCharType="separate"/>
            </w:r>
            <w:r w:rsidR="00AE4763">
              <w:rPr>
                <w:noProof/>
                <w:webHidden/>
              </w:rPr>
              <w:t>44</w:t>
            </w:r>
            <w:r w:rsidR="0067086A">
              <w:rPr>
                <w:noProof/>
                <w:webHidden/>
              </w:rPr>
              <w:fldChar w:fldCharType="end"/>
            </w:r>
          </w:hyperlink>
        </w:p>
        <w:p w14:paraId="48460C90" w14:textId="37C301FC" w:rsidR="0067086A" w:rsidRDefault="008F6963">
          <w:pPr>
            <w:pStyle w:val="Verzeichnis1"/>
            <w:tabs>
              <w:tab w:val="left" w:pos="480"/>
              <w:tab w:val="right" w:leader="dot" w:pos="9062"/>
            </w:tabs>
            <w:rPr>
              <w:rFonts w:asciiTheme="minorHAnsi" w:eastAsiaTheme="minorEastAsia" w:hAnsiTheme="minorHAnsi"/>
              <w:noProof/>
              <w:sz w:val="22"/>
              <w:lang w:eastAsia="de-DE"/>
            </w:rPr>
          </w:pPr>
          <w:hyperlink w:anchor="_Toc93943273" w:history="1">
            <w:r w:rsidR="0067086A" w:rsidRPr="00C7069E">
              <w:rPr>
                <w:rStyle w:val="Hyperlink"/>
                <w:noProof/>
              </w:rPr>
              <w:t>7.</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3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425CC189" w14:textId="7AD9E558"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74" w:history="1">
            <w:r w:rsidR="0067086A" w:rsidRPr="00C7069E">
              <w:rPr>
                <w:rStyle w:val="Hyperlink"/>
                <w:noProof/>
              </w:rPr>
              <w:t>7.1</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4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B797AB5" w14:textId="06919314"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75" w:history="1">
            <w:r w:rsidR="0067086A" w:rsidRPr="00C7069E">
              <w:rPr>
                <w:rStyle w:val="Hyperlink"/>
                <w:noProof/>
              </w:rPr>
              <w:t>7.2</w:t>
            </w:r>
            <w:r w:rsidR="0067086A">
              <w:rPr>
                <w:rFonts w:asciiTheme="minorHAnsi" w:eastAsiaTheme="minorEastAsia" w:hAnsiTheme="minorHAnsi"/>
                <w:noProof/>
                <w:sz w:val="22"/>
                <w:lang w:eastAsia="de-DE"/>
              </w:rPr>
              <w:tab/>
            </w:r>
            <w:r w:rsidR="0067086A" w:rsidRPr="00C7069E">
              <w:rPr>
                <w:rStyle w:val="Hyperlink"/>
                <w:noProof/>
              </w:rPr>
              <w:t>Das Problem</w:t>
            </w:r>
            <w:r w:rsidR="0067086A">
              <w:rPr>
                <w:noProof/>
                <w:webHidden/>
              </w:rPr>
              <w:tab/>
            </w:r>
            <w:r w:rsidR="0067086A">
              <w:rPr>
                <w:noProof/>
                <w:webHidden/>
              </w:rPr>
              <w:fldChar w:fldCharType="begin"/>
            </w:r>
            <w:r w:rsidR="0067086A">
              <w:rPr>
                <w:noProof/>
                <w:webHidden/>
              </w:rPr>
              <w:instrText xml:space="preserve"> PAGEREF _Toc93943275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E657F11" w14:textId="12338A2C" w:rsidR="0067086A" w:rsidRDefault="008F6963">
          <w:pPr>
            <w:pStyle w:val="Verzeichnis2"/>
            <w:tabs>
              <w:tab w:val="left" w:pos="880"/>
              <w:tab w:val="right" w:leader="dot" w:pos="9062"/>
            </w:tabs>
            <w:rPr>
              <w:rFonts w:asciiTheme="minorHAnsi" w:eastAsiaTheme="minorEastAsia" w:hAnsiTheme="minorHAnsi"/>
              <w:noProof/>
              <w:sz w:val="22"/>
              <w:lang w:eastAsia="de-DE"/>
            </w:rPr>
          </w:pPr>
          <w:hyperlink w:anchor="_Toc93943276" w:history="1">
            <w:r w:rsidR="0067086A" w:rsidRPr="00C7069E">
              <w:rPr>
                <w:rStyle w:val="Hyperlink"/>
                <w:noProof/>
              </w:rPr>
              <w:t>7.3</w:t>
            </w:r>
            <w:r w:rsidR="0067086A">
              <w:rPr>
                <w:rFonts w:asciiTheme="minorHAnsi" w:eastAsiaTheme="minorEastAsia" w:hAnsiTheme="minorHAnsi"/>
                <w:noProof/>
                <w:sz w:val="22"/>
                <w:lang w:eastAsia="de-DE"/>
              </w:rPr>
              <w:tab/>
            </w:r>
            <w:r w:rsidR="0067086A" w:rsidRPr="00C7069E">
              <w:rPr>
                <w:rStyle w:val="Hyperlink"/>
                <w:noProof/>
              </w:rPr>
              <w:t>Mögliche Erweiterungspunkte</w:t>
            </w:r>
            <w:r w:rsidR="0067086A">
              <w:rPr>
                <w:noProof/>
                <w:webHidden/>
              </w:rPr>
              <w:tab/>
            </w:r>
            <w:r w:rsidR="0067086A">
              <w:rPr>
                <w:noProof/>
                <w:webHidden/>
              </w:rPr>
              <w:fldChar w:fldCharType="begin"/>
            </w:r>
            <w:r w:rsidR="0067086A">
              <w:rPr>
                <w:noProof/>
                <w:webHidden/>
              </w:rPr>
              <w:instrText xml:space="preserve"> PAGEREF _Toc93943276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16C89F32" w14:textId="1F92CBE4" w:rsidR="0067086A" w:rsidRDefault="008F6963">
          <w:pPr>
            <w:pStyle w:val="Verzeichnis1"/>
            <w:tabs>
              <w:tab w:val="right" w:leader="dot" w:pos="9062"/>
            </w:tabs>
            <w:rPr>
              <w:rFonts w:asciiTheme="minorHAnsi" w:eastAsiaTheme="minorEastAsia" w:hAnsiTheme="minorHAnsi"/>
              <w:noProof/>
              <w:sz w:val="22"/>
              <w:lang w:eastAsia="de-DE"/>
            </w:rPr>
          </w:pPr>
          <w:hyperlink w:anchor="_Toc93943277" w:history="1">
            <w:r w:rsidR="0067086A" w:rsidRPr="00C7069E">
              <w:rPr>
                <w:rStyle w:val="Hyperlink"/>
                <w:noProof/>
              </w:rPr>
              <w:t>Literatur</w:t>
            </w:r>
            <w:r w:rsidR="0067086A">
              <w:rPr>
                <w:noProof/>
                <w:webHidden/>
              </w:rPr>
              <w:tab/>
            </w:r>
            <w:r w:rsidR="0067086A">
              <w:rPr>
                <w:noProof/>
                <w:webHidden/>
              </w:rPr>
              <w:fldChar w:fldCharType="begin"/>
            </w:r>
            <w:r w:rsidR="0067086A">
              <w:rPr>
                <w:noProof/>
                <w:webHidden/>
              </w:rPr>
              <w:instrText xml:space="preserve"> PAGEREF _Toc93943277 \h </w:instrText>
            </w:r>
            <w:r w:rsidR="0067086A">
              <w:rPr>
                <w:noProof/>
                <w:webHidden/>
              </w:rPr>
            </w:r>
            <w:r w:rsidR="0067086A">
              <w:rPr>
                <w:noProof/>
                <w:webHidden/>
              </w:rPr>
              <w:fldChar w:fldCharType="separate"/>
            </w:r>
            <w:r w:rsidR="00AE4763">
              <w:rPr>
                <w:noProof/>
                <w:webHidden/>
              </w:rPr>
              <w:t>46</w:t>
            </w:r>
            <w:r w:rsidR="0067086A">
              <w:rPr>
                <w:noProof/>
                <w:webHidden/>
              </w:rPr>
              <w:fldChar w:fldCharType="end"/>
            </w:r>
          </w:hyperlink>
        </w:p>
        <w:p w14:paraId="299009EC" w14:textId="0F98267C" w:rsidR="0067086A" w:rsidRDefault="008F6963">
          <w:pPr>
            <w:pStyle w:val="Verzeichnis1"/>
            <w:tabs>
              <w:tab w:val="right" w:leader="dot" w:pos="9062"/>
            </w:tabs>
            <w:rPr>
              <w:rFonts w:asciiTheme="minorHAnsi" w:eastAsiaTheme="minorEastAsia" w:hAnsiTheme="minorHAnsi"/>
              <w:noProof/>
              <w:sz w:val="22"/>
              <w:lang w:eastAsia="de-DE"/>
            </w:rPr>
          </w:pPr>
          <w:hyperlink w:anchor="_Toc93943278" w:history="1">
            <w:r w:rsidR="0067086A" w:rsidRPr="00C7069E">
              <w:rPr>
                <w:rStyle w:val="Hyperlink"/>
                <w:noProof/>
              </w:rPr>
              <w:t>Anhang</w:t>
            </w:r>
            <w:r w:rsidR="0067086A">
              <w:rPr>
                <w:noProof/>
                <w:webHidden/>
              </w:rPr>
              <w:tab/>
            </w:r>
            <w:r w:rsidR="0067086A">
              <w:rPr>
                <w:noProof/>
                <w:webHidden/>
              </w:rPr>
              <w:fldChar w:fldCharType="begin"/>
            </w:r>
            <w:r w:rsidR="0067086A">
              <w:rPr>
                <w:noProof/>
                <w:webHidden/>
              </w:rPr>
              <w:instrText xml:space="preserve"> PAGEREF _Toc93943278 \h </w:instrText>
            </w:r>
            <w:r w:rsidR="0067086A">
              <w:rPr>
                <w:noProof/>
                <w:webHidden/>
              </w:rPr>
            </w:r>
            <w:r w:rsidR="0067086A">
              <w:rPr>
                <w:noProof/>
                <w:webHidden/>
              </w:rPr>
              <w:fldChar w:fldCharType="separate"/>
            </w:r>
            <w:r w:rsidR="00AE4763">
              <w:rPr>
                <w:noProof/>
                <w:webHidden/>
              </w:rPr>
              <w:t>49</w:t>
            </w:r>
            <w:r w:rsidR="0067086A">
              <w:rPr>
                <w:noProof/>
                <w:webHidden/>
              </w:rPr>
              <w:fldChar w:fldCharType="end"/>
            </w:r>
          </w:hyperlink>
        </w:p>
        <w:p w14:paraId="0989C49F" w14:textId="15D96486"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943242"/>
      <w:r>
        <w:lastRenderedPageBreak/>
        <w:t>Abbildungsverzeichnis</w:t>
      </w:r>
      <w:bookmarkEnd w:id="4"/>
    </w:p>
    <w:p w14:paraId="43DE2AFA" w14:textId="3D20CB1D" w:rsidR="008732B4" w:rsidRDefault="00167F1C">
      <w:pPr>
        <w:pStyle w:val="Abbildungsverzeichnis"/>
        <w:tabs>
          <w:tab w:val="right" w:leader="dot" w:pos="9062"/>
        </w:tabs>
        <w:rPr>
          <w:noProof/>
        </w:rPr>
      </w:pPr>
      <w:r>
        <w:fldChar w:fldCharType="begin"/>
      </w:r>
      <w:r>
        <w:instrText xml:space="preserve"> TOC \h \z \c "Abbildung" </w:instrText>
      </w:r>
      <w:r>
        <w:fldChar w:fldCharType="separate"/>
      </w:r>
      <w:hyperlink w:anchor="_Toc93667432" w:history="1">
        <w:r w:rsidR="008732B4" w:rsidRPr="000C4B70">
          <w:rPr>
            <w:rStyle w:val="Hyperlink"/>
            <w:noProof/>
          </w:rPr>
          <w:t>Abbildung 1 Platzhalter für VSCode Extension</w:t>
        </w:r>
        <w:r w:rsidR="008732B4">
          <w:rPr>
            <w:noProof/>
            <w:webHidden/>
          </w:rPr>
          <w:tab/>
        </w:r>
        <w:r w:rsidR="008732B4">
          <w:rPr>
            <w:noProof/>
            <w:webHidden/>
          </w:rPr>
          <w:fldChar w:fldCharType="begin"/>
        </w:r>
        <w:r w:rsidR="008732B4">
          <w:rPr>
            <w:noProof/>
            <w:webHidden/>
          </w:rPr>
          <w:instrText xml:space="preserve"> PAGEREF _Toc93667432 \h </w:instrText>
        </w:r>
        <w:r w:rsidR="008732B4">
          <w:rPr>
            <w:noProof/>
            <w:webHidden/>
          </w:rPr>
        </w:r>
        <w:r w:rsidR="008732B4">
          <w:rPr>
            <w:noProof/>
            <w:webHidden/>
          </w:rPr>
          <w:fldChar w:fldCharType="separate"/>
        </w:r>
        <w:r w:rsidR="00AE4763">
          <w:rPr>
            <w:noProof/>
            <w:webHidden/>
          </w:rPr>
          <w:t>26</w:t>
        </w:r>
        <w:r w:rsidR="008732B4">
          <w:rPr>
            <w:noProof/>
            <w:webHidden/>
          </w:rPr>
          <w:fldChar w:fldCharType="end"/>
        </w:r>
      </w:hyperlink>
    </w:p>
    <w:p w14:paraId="3D2383E6" w14:textId="26CC6867" w:rsidR="008732B4" w:rsidRDefault="008F6963">
      <w:pPr>
        <w:pStyle w:val="Abbildungsverzeichnis"/>
        <w:tabs>
          <w:tab w:val="right" w:leader="dot" w:pos="9062"/>
        </w:tabs>
        <w:rPr>
          <w:noProof/>
        </w:rPr>
      </w:pPr>
      <w:hyperlink w:anchor="_Toc93667433" w:history="1">
        <w:r w:rsidR="008732B4" w:rsidRPr="000C4B70">
          <w:rPr>
            <w:rStyle w:val="Hyperlink"/>
            <w:noProof/>
          </w:rPr>
          <w:t>Abbildung 2 Hauptmenü</w:t>
        </w:r>
        <w:r w:rsidR="008732B4">
          <w:rPr>
            <w:noProof/>
            <w:webHidden/>
          </w:rPr>
          <w:tab/>
        </w:r>
        <w:r w:rsidR="008732B4">
          <w:rPr>
            <w:noProof/>
            <w:webHidden/>
          </w:rPr>
          <w:fldChar w:fldCharType="begin"/>
        </w:r>
        <w:r w:rsidR="008732B4">
          <w:rPr>
            <w:noProof/>
            <w:webHidden/>
          </w:rPr>
          <w:instrText xml:space="preserve"> PAGEREF _Toc93667433 \h </w:instrText>
        </w:r>
        <w:r w:rsidR="008732B4">
          <w:rPr>
            <w:noProof/>
            <w:webHidden/>
          </w:rPr>
        </w:r>
        <w:r w:rsidR="008732B4">
          <w:rPr>
            <w:noProof/>
            <w:webHidden/>
          </w:rPr>
          <w:fldChar w:fldCharType="separate"/>
        </w:r>
        <w:r w:rsidR="00AE4763">
          <w:rPr>
            <w:noProof/>
            <w:webHidden/>
          </w:rPr>
          <w:t>30</w:t>
        </w:r>
        <w:r w:rsidR="008732B4">
          <w:rPr>
            <w:noProof/>
            <w:webHidden/>
          </w:rPr>
          <w:fldChar w:fldCharType="end"/>
        </w:r>
      </w:hyperlink>
    </w:p>
    <w:p w14:paraId="1687E88C" w14:textId="1CA457BB" w:rsidR="008732B4" w:rsidRDefault="008F6963">
      <w:pPr>
        <w:pStyle w:val="Abbildungsverzeichnis"/>
        <w:tabs>
          <w:tab w:val="right" w:leader="dot" w:pos="9062"/>
        </w:tabs>
        <w:rPr>
          <w:noProof/>
        </w:rPr>
      </w:pPr>
      <w:hyperlink w:anchor="_Toc93667434" w:history="1">
        <w:r w:rsidR="008732B4" w:rsidRPr="000C4B70">
          <w:rPr>
            <w:rStyle w:val="Hyperlink"/>
            <w:noProof/>
          </w:rPr>
          <w:t>Abbildung 3 Projekterstellung</w:t>
        </w:r>
        <w:r w:rsidR="008732B4">
          <w:rPr>
            <w:noProof/>
            <w:webHidden/>
          </w:rPr>
          <w:tab/>
        </w:r>
        <w:r w:rsidR="008732B4">
          <w:rPr>
            <w:noProof/>
            <w:webHidden/>
          </w:rPr>
          <w:fldChar w:fldCharType="begin"/>
        </w:r>
        <w:r w:rsidR="008732B4">
          <w:rPr>
            <w:noProof/>
            <w:webHidden/>
          </w:rPr>
          <w:instrText xml:space="preserve"> PAGEREF _Toc93667434 \h </w:instrText>
        </w:r>
        <w:r w:rsidR="008732B4">
          <w:rPr>
            <w:noProof/>
            <w:webHidden/>
          </w:rPr>
        </w:r>
        <w:r w:rsidR="008732B4">
          <w:rPr>
            <w:noProof/>
            <w:webHidden/>
          </w:rPr>
          <w:fldChar w:fldCharType="separate"/>
        </w:r>
        <w:r w:rsidR="00AE4763">
          <w:rPr>
            <w:noProof/>
            <w:webHidden/>
          </w:rPr>
          <w:t>32</w:t>
        </w:r>
        <w:r w:rsidR="008732B4">
          <w:rPr>
            <w:noProof/>
            <w:webHidden/>
          </w:rPr>
          <w:fldChar w:fldCharType="end"/>
        </w:r>
      </w:hyperlink>
    </w:p>
    <w:p w14:paraId="3708A90D" w14:textId="76F0FC1A" w:rsidR="000946AB" w:rsidRDefault="00167F1C" w:rsidP="000946AB">
      <w:r>
        <w:rPr>
          <w:b/>
          <w:bCs/>
          <w:noProof/>
        </w:rPr>
        <w:fldChar w:fldCharType="end"/>
      </w:r>
      <w:r w:rsidR="000946AB">
        <w:br w:type="page"/>
      </w:r>
    </w:p>
    <w:p w14:paraId="624A32AF" w14:textId="77777777" w:rsidR="000946AB" w:rsidRDefault="000946AB" w:rsidP="000946AB">
      <w:pPr>
        <w:pStyle w:val="berschrift1"/>
      </w:pPr>
      <w:bookmarkStart w:id="5" w:name="_Toc93943243"/>
      <w:r>
        <w:lastRenderedPageBreak/>
        <w:t>Tabellenverzeichnis</w:t>
      </w:r>
      <w:bookmarkEnd w:id="5"/>
    </w:p>
    <w:p w14:paraId="5387510B" w14:textId="77777777" w:rsidR="000946AB" w:rsidRDefault="008F6963" w:rsidP="000946AB">
      <w:r>
        <w:fldChar w:fldCharType="begin"/>
      </w:r>
      <w:r>
        <w:instrText xml:space="preserve"> TOC \h \</w:instrText>
      </w:r>
      <w:r>
        <w:instrText xml:space="preserve">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3943244"/>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94324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94324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Hahn-</w:t>
      </w:r>
      <w:proofErr w:type="spellStart"/>
      <w:r w:rsidR="0095538D" w:rsidRPr="009F79AE">
        <w:rPr>
          <w:color w:val="FF0000"/>
        </w:rPr>
        <w:t>Schickard</w:t>
      </w:r>
      <w:proofErr w:type="spellEnd"/>
      <w:r w:rsidR="0095538D" w:rsidRPr="009F79AE">
        <w:rPr>
          <w:color w:val="FF0000"/>
        </w:rPr>
        <w:t xml:space="preserve">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94324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 xml:space="preserve">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w:t>
      </w:r>
      <w:proofErr w:type="spellStart"/>
      <w:r w:rsidRPr="001E7BC1">
        <w:rPr>
          <w:color w:val="538135" w:themeColor="accent6" w:themeShade="BF"/>
        </w:rPr>
        <w:t>Projektlayoutänderungen</w:t>
      </w:r>
      <w:proofErr w:type="spellEnd"/>
      <w:r w:rsidRPr="001E7BC1">
        <w:rPr>
          <w:color w:val="538135" w:themeColor="accent6" w:themeShade="BF"/>
        </w:rPr>
        <w:t xml:space="preserve">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94324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w:t>
      </w:r>
      <w:proofErr w:type="spellStart"/>
      <w:r w:rsidR="00E072E7">
        <w:t>Readme</w:t>
      </w:r>
      <w:proofErr w:type="spellEnd"/>
      <w:r w:rsidR="00E072E7">
        <w:t xml:space="preserv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94324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94325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943251"/>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943252"/>
      <w:r>
        <w:lastRenderedPageBreak/>
        <w:t>Grundlagen</w:t>
      </w:r>
      <w:bookmarkEnd w:id="14"/>
    </w:p>
    <w:p w14:paraId="156CDFBE" w14:textId="67496A3C" w:rsidR="00DF2D45" w:rsidRPr="0033182C" w:rsidRDefault="0033182C" w:rsidP="00DF2D45">
      <w:pPr>
        <w:rPr>
          <w:sz w:val="21"/>
          <w:szCs w:val="21"/>
        </w:rPr>
      </w:pPr>
      <w:r w:rsidRPr="0033182C">
        <w:t xml:space="preserve">In diesem Kapitel wird kurz erläutert, was ein Projekt im Kontext der Softwareentwicklung bedeutet, was </w:t>
      </w:r>
      <w:proofErr w:type="spellStart"/>
      <w:r w:rsidRPr="0033182C">
        <w:t>DevOps</w:t>
      </w:r>
      <w:proofErr w:type="spellEnd"/>
      <w:r w:rsidRPr="0033182C">
        <w:t xml:space="preserve"> ist und wie es im Rahmen eines Softwareprojekts funktioniert und schließlich, wie </w:t>
      </w:r>
      <w:proofErr w:type="spellStart"/>
      <w:r w:rsidRPr="0033182C">
        <w:t>DevOps</w:t>
      </w:r>
      <w:proofErr w:type="spellEnd"/>
      <w:r w:rsidRPr="0033182C">
        <w:t xml:space="preserve"> auf konzeptioneller Ebene durchgeführt wird.</w:t>
      </w:r>
    </w:p>
    <w:p w14:paraId="1FD7FA5D" w14:textId="2D2C3426" w:rsidR="006238DF" w:rsidRDefault="006238DF" w:rsidP="006238DF">
      <w:pPr>
        <w:pStyle w:val="berschrift2"/>
        <w:numPr>
          <w:ilvl w:val="1"/>
          <w:numId w:val="1"/>
        </w:numPr>
      </w:pPr>
      <w:bookmarkStart w:id="15" w:name="_Toc93943253"/>
      <w:r>
        <w:t>Softwareprojekte</w:t>
      </w:r>
      <w:bookmarkEnd w:id="15"/>
    </w:p>
    <w:p w14:paraId="13D95D37" w14:textId="14D9BE6E" w:rsidR="00AD46A3" w:rsidRPr="00AD46A3" w:rsidRDefault="00AD46A3" w:rsidP="00AD46A3">
      <w:pPr>
        <w:rPr>
          <w:b/>
          <w:bCs/>
        </w:rPr>
      </w:pPr>
      <w:r w:rsidRPr="00AD46A3">
        <w:rPr>
          <w:b/>
          <w:bCs/>
        </w:rPr>
        <w:t>[</w:t>
      </w:r>
    </w:p>
    <w:p w14:paraId="0018DFE7" w14:textId="006B4553" w:rsidR="006238DF" w:rsidRPr="00AD46A3" w:rsidRDefault="00A62CEB" w:rsidP="00153CAC">
      <w:pPr>
        <w:pStyle w:val="Listenabsatz"/>
        <w:numPr>
          <w:ilvl w:val="0"/>
          <w:numId w:val="5"/>
        </w:numPr>
        <w:rPr>
          <w:b/>
          <w:bCs/>
        </w:rPr>
      </w:pPr>
      <w:r w:rsidRPr="00AD46A3">
        <w:rPr>
          <w:b/>
          <w:bCs/>
        </w:rPr>
        <w:t>Was sind Projekte und Softwareprojekte in dem Kontext dieser Bachelorarbeit</w:t>
      </w:r>
    </w:p>
    <w:p w14:paraId="2E4F3FF2" w14:textId="3154E2A2" w:rsidR="00AD46A3" w:rsidRPr="00AD46A3" w:rsidRDefault="00AD46A3" w:rsidP="00AD46A3">
      <w:pPr>
        <w:rPr>
          <w:b/>
          <w:bCs/>
        </w:rPr>
      </w:pPr>
      <w:r w:rsidRPr="00AD46A3">
        <w:rPr>
          <w:b/>
          <w:bCs/>
        </w:rPr>
        <w:t>]</w:t>
      </w:r>
    </w:p>
    <w:p w14:paraId="6E81FD40" w14:textId="77777777" w:rsidR="00E01875" w:rsidRPr="00EE32A8" w:rsidRDefault="00E01875" w:rsidP="00E01875">
      <w:pPr>
        <w:pStyle w:val="berschrift2"/>
        <w:numPr>
          <w:ilvl w:val="1"/>
          <w:numId w:val="1"/>
        </w:numPr>
      </w:pPr>
      <w:bookmarkStart w:id="16" w:name="_Toc93943254"/>
      <w:r w:rsidRPr="00EE32A8">
        <w:t xml:space="preserve">Die Bedeutung von </w:t>
      </w:r>
      <w:proofErr w:type="spellStart"/>
      <w:r w:rsidRPr="00EE32A8">
        <w:t>DevOps</w:t>
      </w:r>
      <w:bookmarkEnd w:id="16"/>
      <w:proofErr w:type="spellEnd"/>
      <w:r w:rsidRPr="00EE32A8">
        <w:fldChar w:fldCharType="begin"/>
      </w:r>
      <w:r w:rsidRPr="00EE32A8">
        <w:instrText xml:space="preserve"> XE "DevOps" \t "Development und IT Operations" </w:instrText>
      </w:r>
      <w:r w:rsidRPr="00EE32A8">
        <w:fldChar w:fldCharType="end"/>
      </w:r>
    </w:p>
    <w:p w14:paraId="493FCEC9" w14:textId="78008091"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 xml:space="preserve">Ohne den </w:t>
      </w:r>
      <w:proofErr w:type="spellStart"/>
      <w:r w:rsidR="00875D08">
        <w:t>DevOps</w:t>
      </w:r>
      <w:proofErr w:type="spellEnd"/>
      <w:r w:rsidR="00875D08">
        <w:t>-Ansatz kommt es zu einer mangelnden Zusammenarbeit zwischen den beiden Bereichen. Das</w:t>
      </w:r>
      <w:r>
        <w:t xml:space="preserve"> Ziel der Softwareentwicklung </w:t>
      </w:r>
      <w:r w:rsidR="00875D08">
        <w:t xml:space="preserve">ist </w:t>
      </w:r>
      <w:r>
        <w:t>die Bereitstellung der fertigen Software („Release“). Die anschließende Installation („</w:t>
      </w:r>
      <w:proofErr w:type="spellStart"/>
      <w:r>
        <w:t>Deployment</w:t>
      </w:r>
      <w:proofErr w:type="spellEnd"/>
      <w:r>
        <w:t xml:space="preserve">“) ist hingegen der Startpunkt des IT-Betriebs. Wurden in der Entwicklung die Anforderungen des IT-Betriebs für die Installation nicht berücksichtigt, kann das zu Verzögerungen oder fehlschlagen des </w:t>
      </w:r>
      <w:proofErr w:type="spellStart"/>
      <w:r>
        <w:t>Deployments</w:t>
      </w:r>
      <w:proofErr w:type="spellEnd"/>
      <w:r>
        <w:t xml:space="preserve">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77777777" w:rsidR="00CA365E"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 xml:space="preserve">Um die beiden Welten der Entwicklung und des IT-Betriebs zusammenzubringen, werden die Prozesse </w:t>
      </w:r>
      <w:proofErr w:type="spellStart"/>
      <w:r w:rsidR="0033182C" w:rsidRPr="0033182C">
        <w:t>Continuous</w:t>
      </w:r>
      <w:proofErr w:type="spellEnd"/>
      <w:r w:rsidR="0033182C" w:rsidRPr="0033182C">
        <w:t xml:space="preserve"> Integration und </w:t>
      </w:r>
      <w:proofErr w:type="spellStart"/>
      <w:r w:rsidR="0033182C" w:rsidRPr="0033182C">
        <w:t>Continuous</w:t>
      </w:r>
      <w:proofErr w:type="spellEnd"/>
      <w:r w:rsidR="0033182C" w:rsidRPr="0033182C">
        <w:t xml:space="preserve"> </w:t>
      </w:r>
      <w:proofErr w:type="spellStart"/>
      <w:r w:rsidR="0033182C" w:rsidRPr="0033182C">
        <w:t>Delivery</w:t>
      </w:r>
      <w:proofErr w:type="spellEnd"/>
      <w:r w:rsidR="0033182C" w:rsidRPr="0033182C">
        <w:t xml:space="preserve"> eingesetzt.</w:t>
      </w:r>
    </w:p>
    <w:p w14:paraId="4625FCF2" w14:textId="2B57537A" w:rsidR="00190132" w:rsidRDefault="002A2F1F" w:rsidP="00E01875">
      <w:proofErr w:type="spellStart"/>
      <w:r w:rsidRPr="00D7734C">
        <w:lastRenderedPageBreak/>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69265FC0"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 xml:space="preserve">Anwendung. Der Quellcode ist dabei in einem zentralen Repository wie </w:t>
      </w:r>
      <w:proofErr w:type="spellStart"/>
      <w:r w:rsidR="001C6BDB">
        <w:t>GitHub</w:t>
      </w:r>
      <w:proofErr w:type="spellEnd"/>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 xml:space="preserve">-Prozess fehlschlagen. Durch die CI/CD-Pipeline erfahren die Entwickler an welcher Stelle der </w:t>
      </w:r>
      <w:proofErr w:type="spellStart"/>
      <w:r w:rsidR="00235AC0">
        <w:t>Build</w:t>
      </w:r>
      <w:proofErr w:type="spellEnd"/>
      <w:r w:rsidR="00235AC0">
        <w:t>-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lastRenderedPageBreak/>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7" w:name="_Toc93943256"/>
      <w:r>
        <w:t>Zusammenfassung</w:t>
      </w:r>
      <w:bookmarkEnd w:id="17"/>
    </w:p>
    <w:p w14:paraId="27B19ACF" w14:textId="77777777" w:rsidR="00AD46A3" w:rsidRDefault="00AD46A3" w:rsidP="00AD46A3">
      <w:pPr>
        <w:rPr>
          <w:b/>
          <w:bCs/>
        </w:rPr>
      </w:pPr>
      <w:r w:rsidRPr="00AD46A3">
        <w:rPr>
          <w:b/>
          <w:bCs/>
        </w:rPr>
        <w:t>[</w:t>
      </w:r>
    </w:p>
    <w:p w14:paraId="52006975" w14:textId="6043E4E9" w:rsidR="00AD46A3" w:rsidRPr="00AD46A3" w:rsidRDefault="00AD46A3" w:rsidP="00153CAC">
      <w:pPr>
        <w:pStyle w:val="Listenabsatz"/>
        <w:numPr>
          <w:ilvl w:val="0"/>
          <w:numId w:val="5"/>
        </w:numPr>
        <w:rPr>
          <w:b/>
          <w:bCs/>
        </w:rPr>
      </w:pPr>
      <w:r w:rsidRPr="00AD46A3">
        <w:rPr>
          <w:b/>
          <w:bCs/>
        </w:rPr>
        <w:t>Warum ist es notwendig zu wissen, was ein Softwareprojekt ist?</w:t>
      </w:r>
    </w:p>
    <w:p w14:paraId="74DA986C" w14:textId="77777777" w:rsidR="00AD46A3" w:rsidRPr="00AD46A3" w:rsidRDefault="00AD46A3" w:rsidP="00153CAC">
      <w:pPr>
        <w:pStyle w:val="Listenabsatz"/>
        <w:numPr>
          <w:ilvl w:val="0"/>
          <w:numId w:val="5"/>
        </w:numPr>
        <w:rPr>
          <w:b/>
          <w:bCs/>
        </w:rPr>
      </w:pPr>
      <w:r w:rsidRPr="00AD46A3">
        <w:rPr>
          <w:b/>
          <w:bCs/>
        </w:rPr>
        <w:t xml:space="preserve">Warum ist das Verständnis von </w:t>
      </w:r>
      <w:proofErr w:type="spellStart"/>
      <w:r w:rsidRPr="00AD46A3">
        <w:rPr>
          <w:b/>
          <w:bCs/>
        </w:rPr>
        <w:t>DevOps</w:t>
      </w:r>
      <w:proofErr w:type="spellEnd"/>
      <w:r w:rsidRPr="00AD46A3">
        <w:rPr>
          <w:b/>
          <w:bCs/>
        </w:rPr>
        <w:t xml:space="preserve"> wichtig, um deine These zu verstehen?</w:t>
      </w:r>
    </w:p>
    <w:p w14:paraId="0DFDE4EC" w14:textId="638CBAB5" w:rsidR="00AD46A3" w:rsidRPr="00AD46A3" w:rsidRDefault="00AD46A3" w:rsidP="00153CAC">
      <w:pPr>
        <w:pStyle w:val="Listenabsatz"/>
        <w:numPr>
          <w:ilvl w:val="0"/>
          <w:numId w:val="5"/>
        </w:numPr>
        <w:rPr>
          <w:b/>
          <w:bCs/>
        </w:rPr>
      </w:pPr>
      <w:r w:rsidRPr="00AD46A3">
        <w:rPr>
          <w:b/>
          <w:bCs/>
        </w:rPr>
        <w:t>Warum ist es wichtig, die CI/CD-Phasen zu kennen?</w:t>
      </w:r>
    </w:p>
    <w:p w14:paraId="663C9E37" w14:textId="75B3CE4A" w:rsidR="00AD46A3" w:rsidRPr="00AD46A3" w:rsidRDefault="00AD46A3" w:rsidP="00AD46A3">
      <w:pPr>
        <w:rPr>
          <w:b/>
          <w:bCs/>
        </w:rPr>
      </w:pPr>
      <w:r w:rsidRPr="00AD46A3">
        <w:rPr>
          <w:b/>
          <w:bCs/>
        </w:rPr>
        <w:t>]</w:t>
      </w:r>
    </w:p>
    <w:p w14:paraId="074886BF" w14:textId="2FF65F8B"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943257"/>
      <w:r>
        <w:lastRenderedPageBreak/>
        <w:t>Stand der Technik</w:t>
      </w:r>
      <w:bookmarkEnd w:id="18"/>
    </w:p>
    <w:p w14:paraId="78BC05A5" w14:textId="2B40EA8A" w:rsidR="00101B5C" w:rsidRDefault="008B60A3" w:rsidP="00101B5C">
      <w:r w:rsidRPr="008B60A3">
        <w:t xml:space="preserve">In diesem Kapitel werden einige mögliche Lösungen für das in Kapitel </w:t>
      </w:r>
      <w:r w:rsidRPr="004579A0">
        <w:rPr>
          <w:b/>
          <w:bCs/>
        </w:rPr>
        <w:t>XX</w:t>
      </w:r>
      <w:r w:rsidRPr="008B60A3">
        <w:t xml:space="preserve"> </w:t>
      </w:r>
      <w:r>
        <w:t>erklärte</w:t>
      </w:r>
      <w:r w:rsidRPr="008B60A3">
        <w:t xml:space="preserve"> Problem aufgeführt und anhand der zuvor genannten Anforderungen bewertet.</w:t>
      </w:r>
    </w:p>
    <w:p w14:paraId="517D1116" w14:textId="03519783" w:rsidR="0096309F" w:rsidRDefault="0096309F" w:rsidP="0096309F">
      <w:pPr>
        <w:pStyle w:val="berschrift2"/>
        <w:numPr>
          <w:ilvl w:val="1"/>
          <w:numId w:val="1"/>
        </w:numPr>
      </w:pPr>
      <w:bookmarkStart w:id="19" w:name="_Toc93943258"/>
      <w:r>
        <w:t>Versions</w:t>
      </w:r>
      <w:bookmarkEnd w:id="19"/>
      <w:r w:rsidR="005267BD">
        <w:t>verwaltung</w:t>
      </w:r>
    </w:p>
    <w:p w14:paraId="3B7D37B9" w14:textId="354833BB" w:rsidR="0096309F" w:rsidRPr="0096309F" w:rsidRDefault="0096309F" w:rsidP="0096309F">
      <w:pPr>
        <w:rPr>
          <w:b/>
          <w:bCs/>
        </w:rPr>
      </w:pPr>
      <w:r>
        <w:rPr>
          <w:b/>
          <w:bCs/>
        </w:rPr>
        <w:t xml:space="preserve">[Hier </w:t>
      </w:r>
      <w:r w:rsidR="008B60A3">
        <w:rPr>
          <w:b/>
          <w:bCs/>
        </w:rPr>
        <w:t>beschreiben,</w:t>
      </w:r>
      <w:r>
        <w:rPr>
          <w:b/>
          <w:bCs/>
        </w:rPr>
        <w:t xml:space="preserve"> wie man die Projekterstellung mit </w:t>
      </w:r>
      <w:proofErr w:type="spellStart"/>
      <w:r>
        <w:rPr>
          <w:b/>
          <w:bCs/>
        </w:rPr>
        <w:t>Git</w:t>
      </w:r>
      <w:proofErr w:type="spellEnd"/>
      <w:r>
        <w:rPr>
          <w:b/>
          <w:bCs/>
        </w:rPr>
        <w:t xml:space="preserve"> oder SVN macht]</w:t>
      </w:r>
    </w:p>
    <w:p w14:paraId="6340A264" w14:textId="0413349C" w:rsidR="00EE32A8" w:rsidRDefault="00D33FA9" w:rsidP="00196E2A">
      <w:pPr>
        <w:pStyle w:val="berschrift2"/>
        <w:numPr>
          <w:ilvl w:val="1"/>
          <w:numId w:val="1"/>
        </w:numPr>
      </w:pPr>
      <w:bookmarkStart w:id="20" w:name="_Toc93943259"/>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20"/>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w:t>
      </w:r>
      <w:proofErr w:type="spellStart"/>
      <w:r>
        <w:t>behebung</w:t>
      </w:r>
      <w:proofErr w:type="spellEnd"/>
    </w:p>
    <w:p w14:paraId="7A1A19CA" w14:textId="5BD9236E" w:rsidR="00F57BD4" w:rsidRDefault="00F57BD4" w:rsidP="00153CAC">
      <w:pPr>
        <w:pStyle w:val="Listenabsatz"/>
        <w:numPr>
          <w:ilvl w:val="0"/>
          <w:numId w:val="2"/>
        </w:numPr>
      </w:pPr>
      <w:r>
        <w:t xml:space="preserve">Versionsverwaltung der Dateien basierend auf </w:t>
      </w:r>
      <w:proofErr w:type="spellStart"/>
      <w:r>
        <w:t>Git</w:t>
      </w:r>
      <w:proofErr w:type="spellEnd"/>
    </w:p>
    <w:p w14:paraId="1E6B897B" w14:textId="5AE220E8"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lastRenderedPageBreak/>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w:t>
      </w:r>
      <w:proofErr w:type="spellStart"/>
      <w:r w:rsidR="00CC3B80">
        <w:t>Eclipse</w:t>
      </w:r>
      <w:proofErr w:type="spellEnd"/>
      <w:r w:rsidR="00CC3B80">
        <w:t xml:space="preserve"> IDE für C/C++, </w:t>
      </w:r>
      <w:proofErr w:type="spellStart"/>
      <w:r w:rsidR="00CC3B80">
        <w:t>CLion</w:t>
      </w:r>
      <w:proofErr w:type="spellEnd"/>
      <w:r w:rsidR="00CC3B80">
        <w:t xml:space="preserve">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21" w:name="_Toc93943260"/>
      <w:proofErr w:type="spellStart"/>
      <w:r>
        <w:t>Eclipse</w:t>
      </w:r>
      <w:proofErr w:type="spellEnd"/>
      <w:r w:rsidR="0046181D">
        <w:t xml:space="preserve"> IDE für </w:t>
      </w:r>
      <w:r w:rsidR="004022FD" w:rsidRPr="004022FD">
        <w:t>C/C++</w:t>
      </w:r>
      <w:bookmarkEnd w:id="21"/>
    </w:p>
    <w:p w14:paraId="352AEBDC" w14:textId="0FC4905B"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proofErr w:type="spellStart"/>
      <w:r>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lastRenderedPageBreak/>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 xml:space="preserve">[Screenshot des </w:t>
      </w:r>
      <w:proofErr w:type="spellStart"/>
      <w:r w:rsidRPr="002137F7">
        <w:rPr>
          <w:b/>
          <w:bCs/>
        </w:rPr>
        <w:t>Wizards</w:t>
      </w:r>
      <w:proofErr w:type="spellEnd"/>
      <w:r w:rsidRPr="002137F7">
        <w:rPr>
          <w:b/>
          <w:bCs/>
        </w:rPr>
        <w:t>]</w:t>
      </w:r>
    </w:p>
    <w:p w14:paraId="0CAD5677" w14:textId="655B4D00" w:rsidR="008A0D7A" w:rsidRDefault="008A0D7A" w:rsidP="00ED4273">
      <w:r>
        <w:t>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w:t>
      </w:r>
      <w:proofErr w:type="spellStart"/>
      <w:r>
        <w:t>Use</w:t>
      </w:r>
      <w:proofErr w:type="spellEnd"/>
      <w:r>
        <w:t xml:space="preserv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 xml:space="preserve">werden neue Projekte in </w:t>
      </w:r>
      <w:proofErr w:type="spellStart"/>
      <w:r w:rsidR="002341FF">
        <w:t>Eclipse</w:t>
      </w:r>
      <w:proofErr w:type="spellEnd"/>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w:t>
      </w:r>
      <w:proofErr w:type="spellStart"/>
      <w:r w:rsidR="006F3E6F">
        <w:t>root</w:t>
      </w:r>
      <w:proofErr w:type="spellEnd"/>
      <w:r w:rsidR="006F3E6F">
        <w:t xml:space="preserve"> </w:t>
      </w:r>
      <w:proofErr w:type="spellStart"/>
      <w:r w:rsidR="006F3E6F">
        <w:t>directory</w:t>
      </w:r>
      <w:proofErr w:type="spellEnd"/>
      <w:r w:rsidR="006F3E6F">
        <w:t>“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2" w:name="_Toc93943261"/>
      <w:proofErr w:type="spellStart"/>
      <w:r>
        <w:t>CLion</w:t>
      </w:r>
      <w:proofErr w:type="spellEnd"/>
      <w:r>
        <w:t xml:space="preserve"> IDE</w:t>
      </w:r>
      <w:bookmarkEnd w:id="22"/>
    </w:p>
    <w:p w14:paraId="4C1703FD" w14:textId="6B142036"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w:t>
      </w:r>
      <w:r w:rsidR="000C74BB">
        <w:lastRenderedPageBreak/>
        <w:t xml:space="preserve">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 xml:space="preserv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w:t>
      </w:r>
      <w:proofErr w:type="spellStart"/>
      <w:r>
        <w:t>CMake</w:t>
      </w:r>
      <w:proofErr w:type="spellEnd"/>
      <w:r>
        <w:t xml:space="preserv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lastRenderedPageBreak/>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opd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Projekte existiert diese Auswahl nicht). Mit der Dropdown-</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nen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lastRenderedPageBreak/>
        <w:t>[Screenshot der CMakeLists.txt]</w:t>
      </w:r>
    </w:p>
    <w:p w14:paraId="15E0622A" w14:textId="62993DD7" w:rsidR="00407D00" w:rsidRDefault="003F1E06" w:rsidP="000B472E">
      <w:r>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 xml:space="preserve">File </w:t>
      </w:r>
      <w:proofErr w:type="spellStart"/>
      <w:r w:rsidRPr="00122D85">
        <w:rPr>
          <w:b/>
          <w:bCs/>
        </w:rPr>
        <w:t>and</w:t>
      </w:r>
      <w:proofErr w:type="spellEnd"/>
      <w:r w:rsidRPr="00122D85">
        <w:rPr>
          <w:b/>
          <w:bCs/>
        </w:rPr>
        <w:t xml:space="preserve"> Code Templates</w:t>
      </w:r>
      <w:r>
        <w:t xml:space="preserve"> navigiert werden, um die Liste aller Datei Vorlagen zu öffnen. 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w:t>
      </w:r>
      <w:proofErr w:type="gramStart"/>
      <w:r>
        <w:t>dem neu erschienen Bereich</w:t>
      </w:r>
      <w:proofErr w:type="gramEnd"/>
      <w:r>
        <w:t xml:space="preserve">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 xml:space="preserve">Je nach Projektformat wird </w:t>
      </w:r>
      <w:r w:rsidR="000471F4">
        <w:lastRenderedPageBreak/>
        <w:t>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w:t>
      </w:r>
      <w:proofErr w:type="spellStart"/>
      <w:r w:rsidR="00B546D0">
        <w:t>Erstellung</w:t>
      </w:r>
      <w:r w:rsidR="008F55B5">
        <w:t>en</w:t>
      </w:r>
      <w:proofErr w:type="spellEnd"/>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4" w:name="_Toc93943262"/>
      <w:r>
        <w:t>Visual Studio Code</w:t>
      </w:r>
      <w:bookmarkEnd w:id="24"/>
    </w:p>
    <w:p w14:paraId="77E4C982" w14:textId="2491CCAB" w:rsidR="002B54E6" w:rsidRDefault="002B54E6" w:rsidP="002B54E6">
      <w:r>
        <w:t xml:space="preserve">Visual Studio Code (abgekürzt </w:t>
      </w:r>
      <w:proofErr w:type="spellStart"/>
      <w:r>
        <w:t>VSCode</w:t>
      </w:r>
      <w:proofErr w:type="spellEnd"/>
      <w:r>
        <w:t xml:space="preserve">) ist ein kostenloser und open </w:t>
      </w:r>
      <w:proofErr w:type="spellStart"/>
      <w:r>
        <w:t>source</w:t>
      </w:r>
      <w:proofErr w:type="spellEnd"/>
      <w:r>
        <w:t xml:space="preserve"> (</w:t>
      </w:r>
      <w:hyperlink r:id="rId16"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w:t>
      </w:r>
      <w:proofErr w:type="spellStart"/>
      <w:r w:rsidR="00096735">
        <w:t>mithile</w:t>
      </w:r>
      <w:proofErr w:type="spellEnd"/>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w:t>
      </w:r>
      <w:proofErr w:type="spellStart"/>
      <w:r>
        <w:rPr>
          <w:b/>
          <w:bCs/>
        </w:rPr>
        <w:t>VSCode</w:t>
      </w:r>
      <w:proofErr w:type="spellEnd"/>
      <w:r>
        <w:rPr>
          <w:b/>
          <w:bCs/>
        </w:rPr>
        <w:t xml:space="preserv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5" w:name="_Hlk89271753"/>
      <w:r>
        <w:t xml:space="preserve">„Project Templates“ </w:t>
      </w:r>
      <w:bookmarkEnd w:id="25"/>
      <w:r>
        <w:t xml:space="preserve">von </w:t>
      </w:r>
      <w:proofErr w:type="spellStart"/>
      <w:r>
        <w:t>cantonios</w:t>
      </w:r>
      <w:proofErr w:type="spellEnd"/>
      <w:r>
        <w:t xml:space="preserve"> (</w:t>
      </w:r>
      <w:hyperlink r:id="rId17"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46EBFA89" w:rsidR="002B54E6" w:rsidRDefault="00050129" w:rsidP="00050129">
      <w:pPr>
        <w:pStyle w:val="Beschriftung"/>
      </w:pPr>
      <w:r>
        <w:t xml:space="preserve">Abbildung </w:t>
      </w:r>
      <w:r w:rsidR="008F6963">
        <w:fldChar w:fldCharType="begin"/>
      </w:r>
      <w:r w:rsidR="008F6963">
        <w:instrText xml:space="preserve"> SEQ Abbildung \* ARABIC </w:instrText>
      </w:r>
      <w:r w:rsidR="008F6963">
        <w:fldChar w:fldCharType="separate"/>
      </w:r>
      <w:r w:rsidR="005718DF">
        <w:rPr>
          <w:noProof/>
        </w:rPr>
        <w:t>1</w:t>
      </w:r>
      <w:r w:rsidR="008F6963">
        <w:rPr>
          <w:noProof/>
        </w:rPr>
        <w:fldChar w:fldCharType="end"/>
      </w:r>
      <w:r>
        <w:t xml:space="preserve">: Standardeinstellungen für die Speicherorte der Projekte der </w:t>
      </w:r>
      <w:proofErr w:type="spellStart"/>
      <w:r>
        <w:t>VSCode</w:t>
      </w:r>
      <w:proofErr w:type="spellEnd"/>
      <w:r>
        <w:t xml:space="preserve"> Extension</w:t>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eastAsia="de-DE"/>
        </w:rPr>
        <w:lastRenderedPageBreak/>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5C8406F0" w:rsidR="002B54E6" w:rsidRDefault="00050129" w:rsidP="00050129">
      <w:pPr>
        <w:pStyle w:val="Beschriftung"/>
      </w:pPr>
      <w:r>
        <w:t xml:space="preserve">Abbildung </w:t>
      </w:r>
      <w:r w:rsidR="008F6963">
        <w:fldChar w:fldCharType="begin"/>
      </w:r>
      <w:r w:rsidR="008F6963">
        <w:instrText xml:space="preserve"> SEQ Abbildung \* ARABIC </w:instrText>
      </w:r>
      <w:r w:rsidR="008F6963">
        <w:fldChar w:fldCharType="separate"/>
      </w:r>
      <w:r w:rsidR="005718DF">
        <w:rPr>
          <w:noProof/>
        </w:rPr>
        <w:t>2</w:t>
      </w:r>
      <w:r w:rsidR="008F6963">
        <w:rPr>
          <w:noProof/>
        </w:rPr>
        <w:fldChar w:fldCharType="end"/>
      </w:r>
      <w:r>
        <w:t xml:space="preserve">: Änderung des Speicherortes für die Projekte der </w:t>
      </w:r>
      <w:proofErr w:type="spellStart"/>
      <w:r>
        <w:t>VSCode</w:t>
      </w:r>
      <w:proofErr w:type="spellEnd"/>
      <w:r>
        <w:t xml:space="preserve"> Extension</w:t>
      </w:r>
    </w:p>
    <w:p w14:paraId="752C9DAD" w14:textId="77777777" w:rsidR="002B54E6" w:rsidRDefault="002B54E6" w:rsidP="002B54E6">
      <w:r>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7348E5D0" w:rsidR="002B54E6" w:rsidRDefault="008732B4" w:rsidP="008732B4">
      <w:pPr>
        <w:pStyle w:val="Beschriftung"/>
      </w:pPr>
      <w:bookmarkStart w:id="26" w:name="_Toc93667432"/>
      <w:r>
        <w:t xml:space="preserve">Abbildung </w:t>
      </w:r>
      <w:r w:rsidR="008F6963">
        <w:fldChar w:fldCharType="begin"/>
      </w:r>
      <w:r w:rsidR="008F6963">
        <w:instrText xml:space="preserve"> SEQ Abbildung \* ARABIC </w:instrText>
      </w:r>
      <w:r w:rsidR="008F6963">
        <w:fldChar w:fldCharType="separate"/>
      </w:r>
      <w:r w:rsidR="005718DF">
        <w:rPr>
          <w:noProof/>
        </w:rPr>
        <w:t>3</w:t>
      </w:r>
      <w:r w:rsidR="008F6963">
        <w:rPr>
          <w:noProof/>
        </w:rPr>
        <w:fldChar w:fldCharType="end"/>
      </w:r>
      <w:r>
        <w:t xml:space="preserve">: </w:t>
      </w:r>
      <w:r w:rsidR="00050129">
        <w:t xml:space="preserve">Art der Integration für </w:t>
      </w:r>
      <w:r>
        <w:t xml:space="preserve">Platzhalter </w:t>
      </w:r>
      <w:r w:rsidR="00050129">
        <w:t>der</w:t>
      </w:r>
      <w:r>
        <w:t xml:space="preserve"> </w:t>
      </w:r>
      <w:proofErr w:type="spellStart"/>
      <w:r>
        <w:t>VSCode</w:t>
      </w:r>
      <w:proofErr w:type="spellEnd"/>
      <w:r>
        <w:t xml:space="preserve"> Extension</w:t>
      </w:r>
      <w:bookmarkEnd w:id="26"/>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F319D91" w14:textId="77777777"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w:t>
      </w:r>
      <w:r w:rsidR="00354F66">
        <w:lastRenderedPageBreak/>
        <w:t xml:space="preserve">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3DF49166" w14:textId="271FCDA0" w:rsidR="001E7F2B" w:rsidRPr="00DD67E3" w:rsidRDefault="00DD67E3" w:rsidP="005B4692">
      <w:pPr>
        <w:rPr>
          <w:b/>
          <w:bCs/>
        </w:rPr>
      </w:pPr>
      <w:r w:rsidRPr="00DD67E3">
        <w:rPr>
          <w:b/>
          <w:bCs/>
        </w:rPr>
        <w:t>[Nochmal kurz zusammengefasst, warum die beschriebenen Vorgehensweisen nicht ausreichen, um das Problem zu lösen]</w:t>
      </w:r>
      <w:r w:rsidR="001E7F2B" w:rsidRPr="00DD67E3">
        <w:rPr>
          <w:b/>
          <w:bCs/>
        </w:rPr>
        <w:br w:type="page"/>
      </w:r>
    </w:p>
    <w:p w14:paraId="6A7AD044" w14:textId="77777777" w:rsidR="001E7F2B" w:rsidRDefault="001E7F2B" w:rsidP="00196E2A">
      <w:pPr>
        <w:pStyle w:val="berschrift1"/>
        <w:numPr>
          <w:ilvl w:val="0"/>
          <w:numId w:val="1"/>
        </w:numPr>
      </w:pPr>
      <w:bookmarkStart w:id="27" w:name="_Toc93943263"/>
      <w:r>
        <w:lastRenderedPageBreak/>
        <w:t>Lösungsansatz</w:t>
      </w:r>
      <w:bookmarkEnd w:id="27"/>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 xml:space="preserve">spezielles </w:t>
      </w:r>
      <w:proofErr w:type="spellStart"/>
      <w:r w:rsidR="00385969">
        <w:t>DevOps</w:t>
      </w:r>
      <w:proofErr w:type="spellEnd"/>
      <w:r w:rsidR="00385969">
        <w:t xml:space="preserve">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2CC188E7" w:rsidR="00D40067" w:rsidRDefault="0001515D" w:rsidP="00FF1FBD">
      <w:r>
        <w:t xml:space="preserve">Um ein neues Projekt mit dem Projekt-Konfigurator zu erstellen, muss ein spezielles Formular in der GUI ausgefüllt werden. </w:t>
      </w:r>
    </w:p>
    <w:p w14:paraId="17ADC370" w14:textId="3FA7B6A1" w:rsidR="00C15956" w:rsidRDefault="00C15956" w:rsidP="00FF1FBD">
      <w:pPr>
        <w:rPr>
          <w:b/>
          <w:bCs/>
        </w:rPr>
      </w:pPr>
      <w:r w:rsidRPr="00C15956">
        <w:rPr>
          <w:b/>
          <w:bCs/>
        </w:rPr>
        <w:t>[Hier beschreiben, dass es nicht nur Texteingabefelder gibt]</w:t>
      </w:r>
    </w:p>
    <w:p w14:paraId="2016091E" w14:textId="35CF70A2" w:rsidR="00991D18" w:rsidRDefault="00991D18" w:rsidP="00FF1FBD">
      <w:pPr>
        <w:rPr>
          <w:b/>
          <w:bCs/>
        </w:rPr>
      </w:pPr>
      <w:r>
        <w:rPr>
          <w:b/>
          <w:bCs/>
        </w:rPr>
        <w:t>[Erklären warum der Projektname in lang und kurz unterteilt wird]</w:t>
      </w:r>
    </w:p>
    <w:p w14:paraId="4ACB703A" w14:textId="58277817" w:rsidR="00671E81" w:rsidRPr="00671E81" w:rsidRDefault="00671E81" w:rsidP="00FF1FBD">
      <w:pPr>
        <w:rPr>
          <w:b/>
          <w:bCs/>
        </w:rPr>
      </w:pPr>
      <w:r w:rsidRPr="00671E81">
        <w:rPr>
          <w:b/>
          <w:bCs/>
        </w:rPr>
        <w:t>[Dieser Teil des Fensters hat zwei Limitierungsfaktoren. Die erste Limitierung ist, dass der eingegebene lange Projektname nicht länger als 255 Zeichen sein darf. Die zweite Limitierung betrifft den eingegebenen kurzen Projektnamen. Dieser muss URL-Konform sein, was bedeutet, dass der kurze Projektname keine Zeichen beinhalten darf, die in einer URL nicht enthalten sein dürfen. Die Projektbeschreibung enthält keinerlei Limitierungen.]</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 xml:space="preserve">mit Hilfe der eingegebenen Informationen und </w:t>
      </w:r>
      <w:proofErr w:type="gramStart"/>
      <w:r w:rsidR="00511ADE">
        <w:t>des Template</w:t>
      </w:r>
      <w:r w:rsidR="00F9112D">
        <w:t>s</w:t>
      </w:r>
      <w:proofErr w:type="gramEnd"/>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proofErr w:type="gramStart"/>
      <w:r w:rsidR="00B82F82">
        <w:t xml:space="preserve">Die </w:t>
      </w:r>
      <w:r w:rsidR="00511ADE">
        <w:t>eingegeben Informationen</w:t>
      </w:r>
      <w:proofErr w:type="gramEnd"/>
      <w:r w:rsidR="00511ADE">
        <w:t xml:space="preserve">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w:t>
      </w:r>
      <w:r w:rsidR="004D67D2">
        <w:lastRenderedPageBreak/>
        <w:t xml:space="preserve">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8" w:name="_Toc93943264"/>
      <w:r>
        <w:lastRenderedPageBreak/>
        <w:t>Softwareentwurf</w:t>
      </w:r>
      <w:bookmarkEnd w:id="28"/>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669E42AD" w:rsidR="003C13CF" w:rsidRDefault="003C13CF" w:rsidP="003C13CF">
      <w:r w:rsidRPr="003C13CF">
        <w:t xml:space="preserve">In diesem Kapitel wird 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35F2780F" w14:textId="4426FD8D" w:rsidR="001E7F2B" w:rsidRDefault="001E7F2B" w:rsidP="00196E2A">
      <w:pPr>
        <w:pStyle w:val="berschrift2"/>
        <w:numPr>
          <w:ilvl w:val="1"/>
          <w:numId w:val="1"/>
        </w:numPr>
      </w:pPr>
      <w:bookmarkStart w:id="29" w:name="_Toc9394326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29"/>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t>
      </w:r>
      <w:proofErr w:type="spellStart"/>
      <w:r>
        <w:t>Widgets</w:t>
      </w:r>
      <w:proofErr w:type="spellEnd"/>
      <w:r>
        <w:t xml:space="preserve"> bezeichnet werden, aufgebaut sein. Ein </w:t>
      </w:r>
      <w:proofErr w:type="spellStart"/>
      <w:r>
        <w:t>Widget</w:t>
      </w:r>
      <w:proofErr w:type="spellEnd"/>
      <w:r>
        <w:t xml:space="preserve"> ist dabei ein Interaktionselement der grafischen Benutzeroberfläche, wie bspw.: Ein Button, ein Textfeld, eine Dropdown-Liste oder ein Listenfeld. Durch die </w:t>
      </w:r>
      <w:proofErr w:type="spellStart"/>
      <w:r>
        <w:t>Widgets</w:t>
      </w:r>
      <w:proofErr w:type="spellEnd"/>
      <w:r>
        <w:t xml:space="preserve"> können Entwickler mit der GUI interagieren und unter anderem bestimmte Prozesse starten, Werte eingeben, Werte auswählen oder Daten konfigurieren. Die </w:t>
      </w:r>
      <w:proofErr w:type="spellStart"/>
      <w:r>
        <w:t>Widgets</w:t>
      </w:r>
      <w:proofErr w:type="spellEnd"/>
      <w:r>
        <w:t xml:space="preserve"> jedes Screens wurden hinsichtlich ihrer auszuführenden Funktion ausgewählt. Diese </w:t>
      </w:r>
      <w:r>
        <w:lastRenderedPageBreak/>
        <w:t xml:space="preserve">Auswahl folgte an zweiter Stelle, nach der Bestimmung aller GUI-Funktionalitäten. Das Ergebnis war eine Liste von </w:t>
      </w:r>
      <w:proofErr w:type="spellStart"/>
      <w:r>
        <w:t>Widgets</w:t>
      </w:r>
      <w:proofErr w:type="spellEnd"/>
      <w:r>
        <w:t xml:space="preserve"> für jeden Screen. Mit den ausgewählten </w:t>
      </w:r>
      <w:proofErr w:type="spellStart"/>
      <w:r>
        <w:t>Widgets</w:t>
      </w:r>
      <w:proofErr w:type="spellEnd"/>
      <w:r>
        <w:t xml:space="preserve">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30" w:name="_Toc93943266"/>
      <w:r>
        <w:lastRenderedPageBreak/>
        <w:t>Das Hauptmenü</w:t>
      </w:r>
      <w:bookmarkEnd w:id="30"/>
    </w:p>
    <w:p w14:paraId="67DC8756" w14:textId="20DDFDE0" w:rsidR="00F26AAE" w:rsidRPr="00F26AAE" w:rsidRDefault="00F26AAE" w:rsidP="00F26AAE">
      <w:r>
        <w:t xml:space="preserve">Das Hauptmenü, welches in der Abbildung </w:t>
      </w:r>
      <w:r w:rsidRPr="003901A7">
        <w:rPr>
          <w:b/>
          <w:bCs/>
        </w:rPr>
        <w:t>XX</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407410"/>
                    </a:xfrm>
                    <a:prstGeom prst="rect">
                      <a:avLst/>
                    </a:prstGeom>
                  </pic:spPr>
                </pic:pic>
              </a:graphicData>
            </a:graphic>
          </wp:inline>
        </w:drawing>
      </w:r>
    </w:p>
    <w:p w14:paraId="50F59C35" w14:textId="799EF340" w:rsidR="00CB3B88" w:rsidRDefault="008732B4" w:rsidP="008732B4">
      <w:pPr>
        <w:pStyle w:val="Beschriftung"/>
      </w:pPr>
      <w:bookmarkStart w:id="31" w:name="_Toc93667433"/>
      <w:r>
        <w:t xml:space="preserve">Abbildung </w:t>
      </w:r>
      <w:r w:rsidR="008F6963">
        <w:fldChar w:fldCharType="begin"/>
      </w:r>
      <w:r w:rsidR="008F6963">
        <w:instrText xml:space="preserve"> SEQ Abbildung \* ARABIC </w:instrText>
      </w:r>
      <w:r w:rsidR="008F6963">
        <w:fldChar w:fldCharType="separate"/>
      </w:r>
      <w:r w:rsidR="005718DF">
        <w:rPr>
          <w:noProof/>
        </w:rPr>
        <w:t>4</w:t>
      </w:r>
      <w:r w:rsidR="008F6963">
        <w:rPr>
          <w:noProof/>
        </w:rPr>
        <w:fldChar w:fldCharType="end"/>
      </w:r>
      <w:r>
        <w:t xml:space="preserve">: </w:t>
      </w:r>
      <w:bookmarkEnd w:id="31"/>
      <w:r w:rsidR="00EA570A">
        <w:t>Skizze für den Screen des Hauptmenüs</w:t>
      </w:r>
    </w:p>
    <w:p w14:paraId="46BB6F0D" w14:textId="76F7E9B0" w:rsidR="00F0366C" w:rsidRDefault="00B14D14" w:rsidP="00CB3B88">
      <w:r>
        <w:t xml:space="preserve">In der </w:t>
      </w:r>
      <w:r w:rsidR="00F26AAE">
        <w:t>Abbildung</w:t>
      </w:r>
      <w:r w:rsidR="003901A7">
        <w:t xml:space="preserve"> </w:t>
      </w:r>
      <w:r w:rsidR="003901A7" w:rsidRPr="003901A7">
        <w:rPr>
          <w:b/>
          <w:bCs/>
        </w:rPr>
        <w:t>XX</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82701ED"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3901A7">
        <w:t xml:space="preserve"> </w:t>
      </w:r>
      <w:r w:rsidR="003901A7" w:rsidRPr="003901A7">
        <w:rPr>
          <w:b/>
          <w:bCs/>
        </w:rPr>
        <w:t>XX</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3901A7">
        <w:t xml:space="preserve"> </w:t>
      </w:r>
      <w:r w:rsidR="003901A7" w:rsidRPr="003901A7">
        <w:rPr>
          <w:b/>
          <w:bCs/>
        </w:rPr>
        <w:t>XX</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3901A7">
        <w:t xml:space="preserve"> </w:t>
      </w:r>
      <w:r w:rsidR="003901A7" w:rsidRPr="003901A7">
        <w:rPr>
          <w:b/>
          <w:bCs/>
        </w:rPr>
        <w:t>XX</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3901A7">
        <w:t xml:space="preserve"> </w:t>
      </w:r>
      <w:r w:rsidR="003901A7" w:rsidRPr="003901A7">
        <w:rPr>
          <w:b/>
          <w:bCs/>
        </w:rPr>
        <w:t>XX</w:t>
      </w:r>
      <w:r w:rsidR="00F0366C">
        <w:t>,</w:t>
      </w:r>
      <w:r w:rsidR="009A68DC">
        <w:t xml:space="preserve"> aufgelistet werden.</w:t>
      </w:r>
    </w:p>
    <w:p w14:paraId="5B551FAF" w14:textId="3AE743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3901A7">
        <w:t xml:space="preserve">Abbildung </w:t>
      </w:r>
      <w:r w:rsidR="003901A7" w:rsidRPr="003901A7">
        <w:rPr>
          <w:b/>
          <w:bCs/>
        </w:rPr>
        <w:t>XX</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3901A7">
        <w:t xml:space="preserve">Abbildung </w:t>
      </w:r>
      <w:r w:rsidR="003901A7" w:rsidRPr="003901A7">
        <w:rPr>
          <w:b/>
          <w:bCs/>
        </w:rPr>
        <w:t>XX</w:t>
      </w:r>
      <w:r w:rsidR="003901A7">
        <w:t>,</w:t>
      </w:r>
      <w:r w:rsidR="00854099">
        <w:t xml:space="preserve"> wechselt auf das Fenster für die Projekterstellung</w:t>
      </w:r>
      <w:r w:rsidR="003901A7">
        <w:t xml:space="preserve">, dass später in </w:t>
      </w:r>
      <w:r w:rsidR="006F31B8">
        <w:t>Kapitel 5.1.2</w:t>
      </w:r>
      <w:r w:rsidR="003901A7">
        <w:t xml:space="preserve"> erklärt wird</w:t>
      </w:r>
      <w:r w:rsidR="00854099">
        <w:t>. Der „A</w:t>
      </w:r>
      <w:r w:rsidR="00C7050C">
        <w:t xml:space="preserve">dd </w:t>
      </w:r>
      <w:proofErr w:type="spellStart"/>
      <w:r w:rsidR="00C7050C">
        <w:t>CMake</w:t>
      </w:r>
      <w:proofErr w:type="spellEnd"/>
      <w:r w:rsidR="00C7050C">
        <w:t xml:space="preserve"> Module</w:t>
      </w:r>
      <w:r w:rsidR="00854099">
        <w:t>“-Button</w:t>
      </w:r>
      <w:r w:rsidR="003901A7">
        <w:t>, gekennzeichnet durch den Button</w:t>
      </w:r>
      <w:r w:rsidR="00854099">
        <w:t xml:space="preserve"> 3.4 in der </w:t>
      </w:r>
      <w:r w:rsidR="003901A7">
        <w:t xml:space="preserve">Abbildung </w:t>
      </w:r>
      <w:r w:rsidR="003901A7" w:rsidRPr="003901A7">
        <w:rPr>
          <w:b/>
          <w:bCs/>
        </w:rPr>
        <w:t>XX</w:t>
      </w:r>
      <w:r w:rsidR="003901A7">
        <w:t>,</w:t>
      </w:r>
      <w:r w:rsidR="00854099">
        <w:t xml:space="preserve"> wechselt auf das Fenster für die Erweiterung der Projektmodule</w:t>
      </w:r>
      <w:r w:rsidR="003901A7">
        <w:t>,</w:t>
      </w:r>
      <w:r w:rsidR="006F31B8">
        <w:t xml:space="preserve"> </w:t>
      </w:r>
      <w:r w:rsidR="003901A7">
        <w:t>dass später in Kapitel 5.1.4 erklärt wird</w:t>
      </w:r>
      <w:r w:rsidR="00854099">
        <w:t>. Der „U</w:t>
      </w:r>
      <w:r w:rsidR="00C7050C">
        <w:t>pdate Project</w:t>
      </w:r>
      <w:r w:rsidR="00854099">
        <w:t>“-Button</w:t>
      </w:r>
      <w:r w:rsidR="003901A7">
        <w:t xml:space="preserve">, gekennzeichnet durch den Button </w:t>
      </w:r>
      <w:r w:rsidR="00854099">
        <w:t xml:space="preserve">3.6 in der </w:t>
      </w:r>
      <w:r w:rsidR="003901A7">
        <w:t xml:space="preserve">Abbildung </w:t>
      </w:r>
      <w:r w:rsidR="003901A7" w:rsidRPr="003901A7">
        <w:rPr>
          <w:b/>
          <w:bCs/>
        </w:rPr>
        <w:t>XX</w:t>
      </w:r>
      <w:r w:rsidR="003901A7">
        <w:t>,</w:t>
      </w:r>
      <w:r w:rsidR="00854099">
        <w:t xml:space="preserve"> wechselt auf das Fenster für die Projektaktualisierung</w:t>
      </w:r>
      <w:r w:rsidR="003901A7">
        <w:t xml:space="preserve">, dass später in </w:t>
      </w:r>
      <w:r w:rsidR="006F31B8">
        <w:t>Kapitel 5.1.3</w:t>
      </w:r>
      <w:r w:rsidR="003901A7">
        <w:t xml:space="preserve"> erklärt wird</w:t>
      </w:r>
      <w:r w:rsidR="00854099">
        <w:t>. Der „</w:t>
      </w:r>
      <w:r w:rsidR="005B3513">
        <w:t>R</w:t>
      </w:r>
      <w:r w:rsidR="00C7050C">
        <w:t xml:space="preserve">un </w:t>
      </w:r>
      <w:proofErr w:type="spellStart"/>
      <w:r w:rsidR="00C7050C">
        <w:t>Utils</w:t>
      </w:r>
      <w:proofErr w:type="spellEnd"/>
      <w:r w:rsidR="005B3513">
        <w:t>“-</w:t>
      </w:r>
      <w:r w:rsidR="00854099">
        <w:t>Button</w:t>
      </w:r>
      <w:r w:rsidR="003901A7">
        <w:t>, gekennzeichnet durch den Button</w:t>
      </w:r>
      <w:r w:rsidR="00854099">
        <w:t xml:space="preserve"> 3.</w:t>
      </w:r>
      <w:r w:rsidR="005B3513">
        <w:t>8</w:t>
      </w:r>
      <w:r w:rsidR="00854099">
        <w:t xml:space="preserve"> in der </w:t>
      </w:r>
      <w:r w:rsidR="003901A7">
        <w:t xml:space="preserve">Abbildung </w:t>
      </w:r>
      <w:r w:rsidR="003901A7" w:rsidRPr="003901A7">
        <w:rPr>
          <w:b/>
          <w:bCs/>
        </w:rPr>
        <w:t>XX</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6F31B8">
        <w:t>Kapitel 5.1.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3901A7">
        <w:t xml:space="preserve">Abbildung </w:t>
      </w:r>
      <w:r w:rsidR="003901A7" w:rsidRPr="003901A7">
        <w:rPr>
          <w:b/>
          <w:bCs/>
        </w:rPr>
        <w:t>XX</w:t>
      </w:r>
      <w:r w:rsidR="003901A7">
        <w:t>,</w:t>
      </w:r>
      <w:r w:rsidR="005B3513">
        <w:t xml:space="preserve"> ausgewählt wird, werden diese drei Buttons aktiv und wieder </w:t>
      </w:r>
      <w:proofErr w:type="spellStart"/>
      <w:r w:rsidR="005B3513">
        <w:t>klickbar</w:t>
      </w:r>
      <w:proofErr w:type="spellEnd"/>
      <w:r w:rsidR="005B3513">
        <w:t>.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32" w:name="_Toc93943267"/>
      <w:r>
        <w:lastRenderedPageBreak/>
        <w:t>Fenster für die Projekterstellung</w:t>
      </w:r>
      <w:bookmarkEnd w:id="32"/>
    </w:p>
    <w:p w14:paraId="3C83C2A6" w14:textId="5CDF842E" w:rsidR="00A72C37" w:rsidRPr="00A72C37" w:rsidRDefault="00A72C37" w:rsidP="00A72C37">
      <w:r w:rsidRPr="00A72C37">
        <w:t xml:space="preserve">Auf diesem </w:t>
      </w:r>
      <w:r>
        <w:t>Fenster</w:t>
      </w:r>
      <w:r w:rsidRPr="00A72C37">
        <w:t xml:space="preserve"> werden alle Informationen gesammelt, die zur Erstellung eines neuen Projekts erforderlich sind. Er funktioniert ähnlich wie ein Formular</w:t>
      </w:r>
      <w:r>
        <w:t>.</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589145"/>
                    </a:xfrm>
                    <a:prstGeom prst="rect">
                      <a:avLst/>
                    </a:prstGeom>
                  </pic:spPr>
                </pic:pic>
              </a:graphicData>
            </a:graphic>
          </wp:inline>
        </w:drawing>
      </w:r>
    </w:p>
    <w:p w14:paraId="722CB33B" w14:textId="53EC8AB5" w:rsidR="007B2AF8" w:rsidRDefault="008732B4" w:rsidP="008732B4">
      <w:pPr>
        <w:pStyle w:val="Beschriftung"/>
      </w:pPr>
      <w:bookmarkStart w:id="33" w:name="_Toc93667434"/>
      <w:r>
        <w:t xml:space="preserve">Abbildung </w:t>
      </w:r>
      <w:r w:rsidR="008F6963">
        <w:fldChar w:fldCharType="begin"/>
      </w:r>
      <w:r w:rsidR="008F6963">
        <w:instrText xml:space="preserve"> SEQ Abbildung \* ARABIC </w:instrText>
      </w:r>
      <w:r w:rsidR="008F6963">
        <w:fldChar w:fldCharType="separate"/>
      </w:r>
      <w:r w:rsidR="005718DF">
        <w:rPr>
          <w:noProof/>
        </w:rPr>
        <w:t>5</w:t>
      </w:r>
      <w:r w:rsidR="008F6963">
        <w:rPr>
          <w:noProof/>
        </w:rPr>
        <w:fldChar w:fldCharType="end"/>
      </w:r>
      <w:r w:rsidR="00EA570A">
        <w:t>:</w:t>
      </w:r>
      <w:r>
        <w:t xml:space="preserve"> </w:t>
      </w:r>
      <w:r w:rsidR="00EA570A">
        <w:t xml:space="preserve">Skizze für den Screen der </w:t>
      </w:r>
      <w:r>
        <w:t>Projekterstellung</w:t>
      </w:r>
      <w:bookmarkEnd w:id="33"/>
    </w:p>
    <w:p w14:paraId="09DD95F2" w14:textId="77777777" w:rsidR="00214C21" w:rsidRDefault="00703EBB" w:rsidP="002F2BFB">
      <w:r>
        <w:t xml:space="preserve">In der </w:t>
      </w:r>
      <w:r w:rsidR="006B35D1">
        <w:t xml:space="preserve">Abbildung </w:t>
      </w:r>
      <w:r w:rsidR="006B35D1" w:rsidRPr="006B35D1">
        <w:rPr>
          <w:b/>
          <w:bCs/>
        </w:rPr>
        <w:t>XX</w:t>
      </w:r>
      <w:r>
        <w:t xml:space="preserve"> ist zu sehen, dass das Fenster aus vier verschiedenen Teilen,</w:t>
      </w:r>
      <w:r w:rsidR="006B35D1">
        <w:t xml:space="preserve"> gekennzeichnet in blau, rot, grün und pink, </w:t>
      </w:r>
      <w:r>
        <w:t>aufgebaut ist</w:t>
      </w:r>
      <w:r w:rsidR="00EC32BD">
        <w:t>.</w:t>
      </w:r>
    </w:p>
    <w:p w14:paraId="17179DBB" w14:textId="2641C528"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671E81">
        <w:t xml:space="preserve">Abbildung </w:t>
      </w:r>
      <w:r w:rsidR="00671E81" w:rsidRPr="00671E81">
        <w:rPr>
          <w:b/>
          <w:bCs/>
        </w:rPr>
        <w:t>XX</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671E81">
        <w:t xml:space="preserve">Abbildung </w:t>
      </w:r>
      <w:r w:rsidR="00671E81" w:rsidRPr="00671E81">
        <w:rPr>
          <w:b/>
          <w:bCs/>
        </w:rPr>
        <w:t>XX</w:t>
      </w:r>
      <w:r w:rsidR="00671E81">
        <w:t>,</w:t>
      </w:r>
      <w:r w:rsidR="00107732">
        <w:t xml:space="preserve"> der kurze Projektname. In dem letzten </w:t>
      </w:r>
      <w:r w:rsidR="00671E81">
        <w:t>Texte</w:t>
      </w:r>
      <w:r w:rsidR="00107732">
        <w:t>ingabefeld des Teils</w:t>
      </w:r>
      <w:r w:rsidR="00671E81">
        <w:t xml:space="preserve">, gekennzeichnet durch das Eingabefeld </w:t>
      </w:r>
      <w:r w:rsidR="00107732">
        <w:t xml:space="preserve">2.6 in der </w:t>
      </w:r>
      <w:r w:rsidR="00671E81">
        <w:t xml:space="preserve">Abbildung </w:t>
      </w:r>
      <w:r w:rsidR="00671E81" w:rsidRPr="00671E81">
        <w:rPr>
          <w:b/>
          <w:bCs/>
        </w:rPr>
        <w:t>XX</w:t>
      </w:r>
      <w:r w:rsidR="00671E81">
        <w:t>,</w:t>
      </w:r>
      <w:r w:rsidR="00107732">
        <w:t xml:space="preserve"> muss die Projektbeschreibung eingegeben werden.</w:t>
      </w:r>
    </w:p>
    <w:p w14:paraId="3E6712B2" w14:textId="63D3889F" w:rsidR="007B5DC2" w:rsidRDefault="00B80A13" w:rsidP="002F2BFB">
      <w:r>
        <w:lastRenderedPageBreak/>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xml:space="preserve">, gekennzeichnet durch die </w:t>
      </w:r>
      <w:proofErr w:type="spellStart"/>
      <w:r w:rsidR="00305B7F">
        <w:t>DropDown-Liste</w:t>
      </w:r>
      <w:proofErr w:type="spellEnd"/>
      <w:r w:rsidR="00BE2CFF">
        <w:t xml:space="preserve"> </w:t>
      </w:r>
      <w:r w:rsidR="00564EA3">
        <w:t>3</w:t>
      </w:r>
      <w:r w:rsidR="00BE2CFF">
        <w:t xml:space="preserve">.2 in der </w:t>
      </w:r>
      <w:r w:rsidR="00305B7F">
        <w:t xml:space="preserve">Abbildung </w:t>
      </w:r>
      <w:r w:rsidR="00305B7F" w:rsidRPr="00305B7F">
        <w:rPr>
          <w:b/>
          <w:bCs/>
        </w:rPr>
        <w:t>XX</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C12C8">
        <w:t xml:space="preserve">Abbildung </w:t>
      </w:r>
      <w:r w:rsidR="00AC12C8" w:rsidRPr="00AC12C8">
        <w:rPr>
          <w:b/>
          <w:bCs/>
        </w:rPr>
        <w:t>XX</w:t>
      </w:r>
      <w:r w:rsidR="00AC12C8">
        <w:t>,</w:t>
      </w:r>
      <w:r w:rsidR="00BE2CFF">
        <w:t xml:space="preserve"> eingegeben werden. Als nächstes muss ein Lizenztyp über die zweite Dropdown-Liste</w:t>
      </w:r>
      <w:r w:rsidR="000C423F">
        <w:t xml:space="preserve">, gekennzeichnet durch die </w:t>
      </w:r>
      <w:proofErr w:type="spellStart"/>
      <w:r w:rsidR="000C423F">
        <w:t>DropDown-Liste</w:t>
      </w:r>
      <w:proofErr w:type="spellEnd"/>
      <w:r w:rsidR="000C423F">
        <w:t xml:space="preserve"> </w:t>
      </w:r>
      <w:r w:rsidR="00564EA3">
        <w:t>3</w:t>
      </w:r>
      <w:r w:rsidR="00BE2CFF">
        <w:t xml:space="preserve">.4 in der </w:t>
      </w:r>
      <w:r w:rsidR="000C423F">
        <w:t xml:space="preserve">Abbildung </w:t>
      </w:r>
      <w:r w:rsidR="000C423F" w:rsidRPr="000C423F">
        <w:rPr>
          <w:b/>
          <w:bCs/>
        </w:rPr>
        <w:t>XX</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0C423F">
        <w:t xml:space="preserve">Abbildung </w:t>
      </w:r>
      <w:r w:rsidR="000C423F" w:rsidRPr="000C423F">
        <w:rPr>
          <w:b/>
          <w:bCs/>
        </w:rPr>
        <w:t>XX</w:t>
      </w:r>
      <w:r w:rsidR="000C423F">
        <w:t>,</w:t>
      </w:r>
      <w:r w:rsidR="00E56F61">
        <w:t xml:space="preserve"> ausgewählt werden können.</w:t>
      </w:r>
    </w:p>
    <w:p w14:paraId="00E739BE" w14:textId="443B88A4"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0C423F">
        <w:t xml:space="preserve">Abbildung </w:t>
      </w:r>
      <w:r w:rsidR="000C423F" w:rsidRPr="000C423F">
        <w:rPr>
          <w:b/>
          <w:bCs/>
        </w:rPr>
        <w:t>XX</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564EA3">
        <w:t xml:space="preserve">Abbildung </w:t>
      </w:r>
      <w:r w:rsidR="00564EA3" w:rsidRPr="00564EA3">
        <w:rPr>
          <w:b/>
          <w:bCs/>
        </w:rPr>
        <w:t>XX</w:t>
      </w:r>
      <w:r w:rsidR="00564EA3">
        <w:t>,</w:t>
      </w:r>
      <w:r w:rsidR="00DC4D92">
        <w:t xml:space="preserve"> wird der eingegebene Name bestätigt und in die Autoren-Liste</w:t>
      </w:r>
      <w:r w:rsidR="00564EA3">
        <w:t>, gekennzeichnet durch die Liste 4</w:t>
      </w:r>
      <w:r w:rsidR="00DC4D92">
        <w:t xml:space="preserve">.4 in der </w:t>
      </w:r>
      <w:r w:rsidR="00564EA3">
        <w:t xml:space="preserve">Abbildung </w:t>
      </w:r>
      <w:r w:rsidR="00564EA3" w:rsidRPr="00564EA3">
        <w:rPr>
          <w:b/>
          <w:bCs/>
        </w:rPr>
        <w:t>XX</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7AB4E1F7"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6972C3">
        <w:t xml:space="preserve">Abbildung </w:t>
      </w:r>
      <w:r w:rsidR="006972C3" w:rsidRPr="006972C3">
        <w:rPr>
          <w:b/>
          <w:bCs/>
        </w:rPr>
        <w:t>XX</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824102">
        <w:t xml:space="preserve"> in Kapitel 5.1.1</w:t>
      </w:r>
      <w:r w:rsidR="006972C3">
        <w:t xml:space="preserve"> erklärt,</w:t>
      </w:r>
      <w:r w:rsidR="00824102">
        <w:t xml:space="preserve"> der „…“-Button</w:t>
      </w:r>
      <w:r w:rsidR="006972C3">
        <w:t xml:space="preserve">, gekennzeichnet durch den Button </w:t>
      </w:r>
      <w:r w:rsidR="00564EA3">
        <w:t>5</w:t>
      </w:r>
      <w:r w:rsidR="00824102">
        <w:t xml:space="preserve">.3 in der </w:t>
      </w:r>
      <w:r w:rsidR="006972C3">
        <w:t xml:space="preserve">Abbildung </w:t>
      </w:r>
      <w:r w:rsidR="006972C3" w:rsidRPr="006972C3">
        <w:rPr>
          <w:b/>
          <w:bCs/>
        </w:rPr>
        <w:t>XX</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6868B0">
        <w:t xml:space="preserve">Abbildung </w:t>
      </w:r>
      <w:r w:rsidR="006868B0" w:rsidRPr="006868B0">
        <w:rPr>
          <w:b/>
          <w:bCs/>
        </w:rPr>
        <w:t>XX</w:t>
      </w:r>
      <w:r w:rsidR="00824102">
        <w:t>.</w:t>
      </w:r>
    </w:p>
    <w:p w14:paraId="6310021C" w14:textId="642541BA" w:rsidR="00EF088B" w:rsidRDefault="00EF088B" w:rsidP="002F2BFB">
      <w:r>
        <w:t>Als letztes befinden sich unten in dem Fenster noch zwei weitere Buttons</w:t>
      </w:r>
      <w:r w:rsidR="006868B0">
        <w:t xml:space="preserve">, gekennzeichnet durch die Buttons </w:t>
      </w:r>
      <w:r>
        <w:t>6.1, 6.2</w:t>
      </w:r>
      <w:r w:rsidR="006868B0">
        <w:t xml:space="preserve"> in der Abbildung </w:t>
      </w:r>
      <w:r w:rsidR="006868B0" w:rsidRPr="006868B0">
        <w:rPr>
          <w:b/>
          <w:bCs/>
        </w:rPr>
        <w:t>XX</w:t>
      </w:r>
      <w:r>
        <w:t>. Der „</w:t>
      </w:r>
      <w:r w:rsidR="006D5C29">
        <w:t xml:space="preserve">Back </w:t>
      </w:r>
      <w:proofErr w:type="spellStart"/>
      <w:r w:rsidR="006D5C29">
        <w:t>to</w:t>
      </w:r>
      <w:proofErr w:type="spellEnd"/>
      <w:r w:rsidR="006D5C29">
        <w:t xml:space="preserve"> Menu</w:t>
      </w:r>
      <w:r>
        <w:t>“-Button dient lediglich dazu die Fenster zu wechseln, um zurück auf das Hauptmenü</w:t>
      </w:r>
      <w:r w:rsidR="006868B0">
        <w:t xml:space="preserve">, dass in </w:t>
      </w:r>
      <w:r>
        <w:t>Kapitel 5.1.1</w:t>
      </w:r>
      <w:r w:rsidR="006868B0">
        <w:t xml:space="preserve"> erklärt wurde,</w:t>
      </w:r>
      <w:r>
        <w:t xml:space="preserve"> zu gelangen. Durch den „C</w:t>
      </w:r>
      <w:r w:rsidR="006D5C29">
        <w:t>reate Project</w:t>
      </w:r>
      <w:r>
        <w:t xml:space="preserve">“-Button </w:t>
      </w:r>
      <w:r>
        <w:lastRenderedPageBreak/>
        <w:t xml:space="preserve">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34" w:name="_Toc93943268"/>
      <w:r>
        <w:t>Fenster für die Projektaktualisierung</w:t>
      </w:r>
      <w:bookmarkEnd w:id="34"/>
    </w:p>
    <w:p w14:paraId="53DA74FA" w14:textId="2A3ADE7E"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 falls die Schablone nach der Erstellung des Projektes verändert oder erweitert wurde.</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4596765"/>
                    </a:xfrm>
                    <a:prstGeom prst="rect">
                      <a:avLst/>
                    </a:prstGeom>
                  </pic:spPr>
                </pic:pic>
              </a:graphicData>
            </a:graphic>
          </wp:inline>
        </w:drawing>
      </w:r>
    </w:p>
    <w:p w14:paraId="5B01CD9A" w14:textId="28CD3220" w:rsidR="008732B4" w:rsidRDefault="00EA570A" w:rsidP="00EA570A">
      <w:pPr>
        <w:pStyle w:val="Beschriftung"/>
      </w:pPr>
      <w:r>
        <w:t xml:space="preserve">Abbildung </w:t>
      </w:r>
      <w:r w:rsidR="008F6963">
        <w:fldChar w:fldCharType="begin"/>
      </w:r>
      <w:r w:rsidR="008F6963">
        <w:instrText xml:space="preserve"> SEQ Abbildung \* ARABIC </w:instrText>
      </w:r>
      <w:r w:rsidR="008F6963">
        <w:fldChar w:fldCharType="separate"/>
      </w:r>
      <w:r w:rsidR="005718DF">
        <w:rPr>
          <w:noProof/>
        </w:rPr>
        <w:t>6</w:t>
      </w:r>
      <w:r w:rsidR="008F6963">
        <w:rPr>
          <w:noProof/>
        </w:rPr>
        <w:fldChar w:fldCharType="end"/>
      </w:r>
      <w:r>
        <w:t>: Skizze für den Screen der Projektaktualisierung</w:t>
      </w:r>
    </w:p>
    <w:p w14:paraId="52F80BE7" w14:textId="53BC56E8" w:rsidR="002F2BFB" w:rsidRDefault="000F1DF6" w:rsidP="007B2AF8">
      <w:r>
        <w:t>Die Abbildung 4, zeigt die Skizze für das Fenster der Projektaktualisierung. Das Fenster ist dabei aus drei verschiedenen Teilen aufgebaut</w:t>
      </w:r>
      <w:r w:rsidR="002A4EAA">
        <w:t>, gekennzeichnet als blau, rot und grün.</w:t>
      </w:r>
    </w:p>
    <w:p w14:paraId="7B5EDC7E" w14:textId="50D53B8F"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w:t>
      </w:r>
      <w:r w:rsidR="003010B0">
        <w:lastRenderedPageBreak/>
        <w:t xml:space="preserve">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w:t>
      </w:r>
      <w:proofErr w:type="gramStart"/>
      <w:r w:rsidR="007E4217">
        <w:t>den Texteingabefelder</w:t>
      </w:r>
      <w:proofErr w:type="gramEnd"/>
      <w:r w:rsidR="007E4217">
        <w:t xml:space="preserve"> </w:t>
      </w:r>
      <w:r w:rsidR="008B548C">
        <w:t>umbenannt</w:t>
      </w:r>
      <w:r w:rsidR="007E4217">
        <w:t xml:space="preserve"> werden, in der Dropdown-Liste kann ein anderer Lizenztyp ausgewählt werden und die Checkboxen könne nach </w:t>
      </w:r>
      <w:proofErr w:type="spellStart"/>
      <w:r w:rsidR="007E4217">
        <w:t>belieben</w:t>
      </w:r>
      <w:proofErr w:type="spellEnd"/>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6C3E8F1F" w14:textId="77777777" w:rsidR="00D4673A" w:rsidRDefault="00947531" w:rsidP="00D4673A">
      <w:r>
        <w:t xml:space="preserve">Der dritte Teil des Fensters </w:t>
      </w:r>
      <w:r w:rsidR="001F2825">
        <w:t>ist wiederum selbst aus drei verschiedenen Unterteilen aufgebaut. Der erste Unterteil besteht aus dem „</w:t>
      </w:r>
      <w:r w:rsidR="007E54A1">
        <w:t xml:space="preserve">Take </w:t>
      </w:r>
      <w:proofErr w:type="spellStart"/>
      <w:r w:rsidR="007E54A1">
        <w:t>Yours</w:t>
      </w:r>
      <w:proofErr w:type="spellEnd"/>
      <w:r w:rsidR="001F2825">
        <w:t>“-Button und der Projekt-Inhalt-Liste, gekennzeichnet durch den Button 4.1.1 und der Liste 4.1.2 in der Abbildung</w:t>
      </w:r>
      <w:r w:rsidR="007E54A1">
        <w:t>. Der zweite Unterteil besteht aus dem „</w:t>
      </w:r>
      <w:proofErr w:type="spellStart"/>
      <w:r w:rsidR="007E54A1">
        <w:t>Accept</w:t>
      </w:r>
      <w:proofErr w:type="spellEnd"/>
      <w:r w:rsidR="007E54A1">
        <w:t xml:space="preserve"> </w:t>
      </w:r>
      <w:proofErr w:type="spellStart"/>
      <w:r w:rsidR="007E54A1">
        <w:t>Changes</w:t>
      </w:r>
      <w:proofErr w:type="spellEnd"/>
      <w:r w:rsidR="007E54A1">
        <w:t>“-Button, dem „</w:t>
      </w:r>
      <w:proofErr w:type="spellStart"/>
      <w:r w:rsidR="007E54A1">
        <w:t>Reset</w:t>
      </w:r>
      <w:proofErr w:type="spellEnd"/>
      <w:r w:rsidR="007E54A1">
        <w:t xml:space="preserve"> </w:t>
      </w:r>
      <w:proofErr w:type="spellStart"/>
      <w:r w:rsidR="007E54A1">
        <w:t>Changes</w:t>
      </w:r>
      <w:proofErr w:type="spellEnd"/>
      <w:r w:rsidR="007E54A1">
        <w:t xml:space="preserve">“- Button und der </w:t>
      </w:r>
      <w:r w:rsidR="00DC64DA">
        <w:t xml:space="preserve">zusammengesetzten (eng.: </w:t>
      </w:r>
      <w:proofErr w:type="spellStart"/>
      <w:r w:rsidR="00DC64DA">
        <w:t>merged</w:t>
      </w:r>
      <w:proofErr w:type="spellEnd"/>
      <w:r w:rsidR="00DC64DA">
        <w:t xml:space="preserve">) </w:t>
      </w:r>
      <w:r w:rsidR="007E54A1">
        <w:t>Liste</w:t>
      </w:r>
      <w:r w:rsidR="000357DB">
        <w:t xml:space="preserve">, gekennzeichnet durch den Button 4.2.1, den Button 4.2.2 und der Liste 4.2.3 in der Abbildung. Der dritte Unterteil besteht aus dem „Take </w:t>
      </w:r>
      <w:proofErr w:type="spellStart"/>
      <w:r w:rsidR="000357DB">
        <w:t>Yours</w:t>
      </w:r>
      <w:proofErr w:type="spellEnd"/>
      <w:r w:rsidR="000357DB">
        <w:t>“-Button und der Template-Inhalt-Liste, gekennzeichnet durch den Button 4.3.1 und der Liste 4.3.2 in der Abbildung.</w:t>
      </w:r>
      <w:r w:rsidR="007B4250">
        <w:t xml:space="preserve"> Die Unterteile werden nach dem Aufruf des Fensters standardmäßig nicht </w:t>
      </w:r>
      <w:r w:rsidR="00C304CA">
        <w:t xml:space="preserve">in dem Fenster </w:t>
      </w:r>
      <w:r w:rsidR="007B4250">
        <w:t xml:space="preserve">angezeigt. </w:t>
      </w:r>
      <w:r w:rsidR="00C304CA">
        <w:t xml:space="preserve">Das bedeutet der Platz, an dem die Unterteile in der Abbildung gezeigt werden, ist nach dem Aufruf des Fensters standardmäßig leer. </w:t>
      </w:r>
      <w:r w:rsidR="007B4250">
        <w:t xml:space="preserve">Sie </w:t>
      </w:r>
      <w:r w:rsidR="007B4250">
        <w:lastRenderedPageBreak/>
        <w:t xml:space="preserve">werden erst </w:t>
      </w:r>
      <w:r w:rsidR="00C304CA">
        <w:t xml:space="preserve">in der GUI </w:t>
      </w:r>
      <w:r w:rsidR="007B4250">
        <w:t xml:space="preserve">angezeigt, wenn der Pfad einer aktualisierbaren </w:t>
      </w:r>
      <w:r w:rsidR="00DC5A9F">
        <w:t xml:space="preserve">oder neuen </w:t>
      </w:r>
      <w:r w:rsidR="007B4250">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 xml:space="preserve">Die </w:t>
      </w:r>
      <w:proofErr w:type="spellStart"/>
      <w:r w:rsidR="00DC64DA">
        <w:t>Merged</w:t>
      </w:r>
      <w:proofErr w:type="spellEnd"/>
      <w:r w:rsidR="00DC64DA">
        <w:t>-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Zeilen der Liste können per Doppelklick mit der Maus gelöscht werden. Des Weiteren können einzelne Zeilen der Projekt-Inhalt-Liste und der Template-Inhalt-Liste per Drag-</w:t>
      </w:r>
      <w:proofErr w:type="spellStart"/>
      <w:r w:rsidR="00EB626C">
        <w:t>and</w:t>
      </w:r>
      <w:proofErr w:type="spellEnd"/>
      <w:r w:rsidR="00EB626C">
        <w:t xml:space="preserve">-Drop in die </w:t>
      </w:r>
      <w:proofErr w:type="spellStart"/>
      <w:r w:rsidR="00EB626C">
        <w:t>Merged</w:t>
      </w:r>
      <w:proofErr w:type="spellEnd"/>
      <w:r w:rsidR="00EB626C">
        <w:t xml:space="preserve">-Liste hinzugefügt werden. </w:t>
      </w:r>
      <w:r w:rsidR="00373BC9">
        <w:t xml:space="preserve">Wenn bspw. nur der Inhalt der Template-Datei benötigt wird, kann dazu der „Take-Theres“-Button </w:t>
      </w:r>
      <w:r w:rsidR="005C175C">
        <w:t xml:space="preserve">gedrückt werden. Dadurch wird der Inhalt der </w:t>
      </w:r>
      <w:proofErr w:type="spellStart"/>
      <w:r w:rsidR="005C175C">
        <w:t>Merged</w:t>
      </w:r>
      <w:proofErr w:type="spellEnd"/>
      <w:r w:rsidR="005C175C">
        <w:t xml:space="preserve">-Liste mit dem Inhalt aus der Template-Inhalt-Liste überschrieben. Entgegengesetzt kann der „Take </w:t>
      </w:r>
      <w:proofErr w:type="spellStart"/>
      <w:r w:rsidR="005C175C">
        <w:t>Yours</w:t>
      </w:r>
      <w:proofErr w:type="spellEnd"/>
      <w:r w:rsidR="005C175C">
        <w:t xml:space="preserve">“-Button gedrückt werden, falls nur der Inhalt der Projekt-Datei benötigt wird. Dadurch wird der Inhalt der </w:t>
      </w:r>
      <w:proofErr w:type="spellStart"/>
      <w:r w:rsidR="005C175C">
        <w:t>Merged</w:t>
      </w:r>
      <w:proofErr w:type="spellEnd"/>
      <w:r w:rsidR="005C175C">
        <w:t>-Liste mit dem Inhalt aus der Projekt-Inhalt-Liste überschrieben.</w:t>
      </w:r>
    </w:p>
    <w:p w14:paraId="258123D8" w14:textId="0C3F1CBF" w:rsidR="002F2BFB" w:rsidRDefault="005072D2" w:rsidP="00D4673A">
      <w:r>
        <w:t xml:space="preserve">Nachdem die Konfiguration der </w:t>
      </w:r>
      <w:proofErr w:type="spellStart"/>
      <w:r>
        <w:t>Merged</w:t>
      </w:r>
      <w:proofErr w:type="spellEnd"/>
      <w:r>
        <w:t>-Liste abgeschlossen ist, kann der „</w:t>
      </w:r>
      <w:proofErr w:type="spellStart"/>
      <w:r>
        <w:t>Accept</w:t>
      </w:r>
      <w:proofErr w:type="spellEnd"/>
      <w:r>
        <w:t xml:space="preserve"> </w:t>
      </w:r>
      <w:proofErr w:type="spellStart"/>
      <w:r>
        <w:t>Changes</w:t>
      </w:r>
      <w:proofErr w:type="spellEnd"/>
      <w:r>
        <w:t xml:space="preserve">“-Button gedrückt werden, um den Inhalt der </w:t>
      </w:r>
      <w:proofErr w:type="spellStart"/>
      <w:r>
        <w:t>Merged</w:t>
      </w:r>
      <w:proofErr w:type="spellEnd"/>
      <w:r>
        <w:t>-Liste zu speichern und die Änderungen der ausgewählten Datei, aus der Liste des zweiten Teils, zuzuordnen.</w:t>
      </w:r>
      <w:r w:rsidR="00BB5384">
        <w:t xml:space="preserve"> Dabei kann die </w:t>
      </w:r>
      <w:proofErr w:type="spellStart"/>
      <w:r w:rsidR="00BB5384">
        <w:t>Merged</w:t>
      </w:r>
      <w:proofErr w:type="spellEnd"/>
      <w:r w:rsidR="00BB5384">
        <w:t xml:space="preserve">-Liste auch leer sein, weil bspw. eine neue Datei in der Liste des zweiten Teils ausgewählt wurde und anschließend der „Take </w:t>
      </w:r>
      <w:proofErr w:type="spellStart"/>
      <w:r w:rsidR="00BB5384">
        <w:t>Yours</w:t>
      </w:r>
      <w:proofErr w:type="spellEnd"/>
      <w:r w:rsidR="00BB5384">
        <w:t>“-Button gedrückt wurde.</w:t>
      </w:r>
      <w:r>
        <w:t xml:space="preserve"> Mit dem „</w:t>
      </w:r>
      <w:proofErr w:type="spellStart"/>
      <w:r>
        <w:t>Reset</w:t>
      </w:r>
      <w:proofErr w:type="spellEnd"/>
      <w:r>
        <w:t xml:space="preserve"> </w:t>
      </w:r>
      <w:proofErr w:type="spellStart"/>
      <w:r>
        <w:t>Changes</w:t>
      </w:r>
      <w:proofErr w:type="spellEnd"/>
      <w:r>
        <w:t>“-Button k</w:t>
      </w:r>
      <w:r w:rsidR="00445191">
        <w:t>önnen die gespeicherten Änderungen für die Datei wieder gelöscht werden.</w:t>
      </w:r>
    </w:p>
    <w:p w14:paraId="6178AA89" w14:textId="1288CD50" w:rsidR="00445191" w:rsidRDefault="00445191" w:rsidP="000357DB">
      <w:r>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36E9ECC2" w:rsidR="008969F0" w:rsidRDefault="008969F0" w:rsidP="000357DB">
      <w:r>
        <w:lastRenderedPageBreak/>
        <w:t xml:space="preserve">Mit dem „Back </w:t>
      </w:r>
      <w:proofErr w:type="spellStart"/>
      <w:r>
        <w:t>to</w:t>
      </w:r>
      <w:proofErr w:type="spellEnd"/>
      <w:r>
        <w:t xml:space="preserve"> Menu“-Button, gekennzeichnet durch den Button 3.1 in der Abbildung, wechselt die GUI das Fenster zum Hauptmenü. </w:t>
      </w:r>
    </w:p>
    <w:p w14:paraId="36E187C8" w14:textId="3BC4FFE7" w:rsidR="007B2AF8" w:rsidRDefault="002F2BFB" w:rsidP="00DE4E7B">
      <w:pPr>
        <w:pStyle w:val="berschrift3"/>
        <w:numPr>
          <w:ilvl w:val="2"/>
          <w:numId w:val="1"/>
        </w:numPr>
      </w:pPr>
      <w:bookmarkStart w:id="35" w:name="_Toc93943269"/>
      <w:r>
        <w:t xml:space="preserve">Fenster für </w:t>
      </w:r>
      <w:r w:rsidR="00DE4E7B">
        <w:t xml:space="preserve">die </w:t>
      </w:r>
      <w:r>
        <w:t>Erweiterung der Projektmodule</w:t>
      </w:r>
      <w:bookmarkEnd w:id="35"/>
    </w:p>
    <w:p w14:paraId="0F9A0E66" w14:textId="35AE29C3" w:rsidR="00833BFB" w:rsidRPr="00833BFB" w:rsidRDefault="00833BFB" w:rsidP="00833BFB">
      <w:r w:rsidRPr="00833BFB">
        <w:t>Dies</w:t>
      </w:r>
      <w:r>
        <w:t xml:space="preserve">es Fenster </w:t>
      </w:r>
      <w:r w:rsidRPr="00833BFB">
        <w:t xml:space="preserve">ähnelt dem in Kapitel </w:t>
      </w:r>
      <w:r>
        <w:t>5.1.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p>
    <w:p w14:paraId="4C944593" w14:textId="2A2AFFD8" w:rsidR="00EA570A" w:rsidRDefault="005034C2" w:rsidP="00EA570A">
      <w:pPr>
        <w:keepNext/>
      </w:pPr>
      <w:r>
        <w:rPr>
          <w:noProof/>
          <w:lang w:eastAsia="de-DE"/>
        </w:rPr>
        <w:drawing>
          <wp:inline distT="0" distB="0" distL="0" distR="0" wp14:anchorId="4EA5C4C1" wp14:editId="48DAB478">
            <wp:extent cx="5760720" cy="424878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4248785"/>
                    </a:xfrm>
                    <a:prstGeom prst="rect">
                      <a:avLst/>
                    </a:prstGeom>
                  </pic:spPr>
                </pic:pic>
              </a:graphicData>
            </a:graphic>
          </wp:inline>
        </w:drawing>
      </w:r>
    </w:p>
    <w:p w14:paraId="52203FB6" w14:textId="6865DD2E" w:rsidR="007B2AF8" w:rsidRDefault="00EA570A" w:rsidP="00EA570A">
      <w:pPr>
        <w:pStyle w:val="Beschriftung"/>
      </w:pPr>
      <w:r>
        <w:t xml:space="preserve">Abbildung </w:t>
      </w:r>
      <w:r w:rsidR="008F6963">
        <w:fldChar w:fldCharType="begin"/>
      </w:r>
      <w:r w:rsidR="008F6963">
        <w:instrText xml:space="preserve"> SEQ Abbildung \* ARABIC </w:instrText>
      </w:r>
      <w:r w:rsidR="008F6963">
        <w:fldChar w:fldCharType="separate"/>
      </w:r>
      <w:r w:rsidR="005718DF">
        <w:rPr>
          <w:noProof/>
        </w:rPr>
        <w:t>7</w:t>
      </w:r>
      <w:r w:rsidR="008F6963">
        <w:rPr>
          <w:noProof/>
        </w:rPr>
        <w:fldChar w:fldCharType="end"/>
      </w:r>
      <w:r>
        <w:t>: Skizze für den Screen der Projektmodulerweiterung</w:t>
      </w:r>
    </w:p>
    <w:p w14:paraId="5BE9ED4C" w14:textId="77777777" w:rsidR="00B45DB9" w:rsidRDefault="0000212B" w:rsidP="00075830">
      <w:r>
        <w:t xml:space="preserve">In der </w:t>
      </w:r>
      <w:r w:rsidR="00833BFB">
        <w:t xml:space="preserve">Abbildung </w:t>
      </w:r>
      <w:r w:rsidR="00833BFB" w:rsidRPr="00833BFB">
        <w:rPr>
          <w:b/>
          <w:bCs/>
        </w:rPr>
        <w:t>XX</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75D6DD66" w14:textId="2BD5F0AD" w:rsidR="005718DF"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w:t>
      </w:r>
      <w:proofErr w:type="spellStart"/>
      <w:r w:rsidR="00833BFB">
        <w:t>DropDown-Liste</w:t>
      </w:r>
      <w:proofErr w:type="spellEnd"/>
      <w:r w:rsidR="00833BFB">
        <w:t xml:space="preserve"> </w:t>
      </w:r>
      <w:r w:rsidR="00684027">
        <w:t xml:space="preserve">2.2 in der </w:t>
      </w:r>
      <w:r>
        <w:t>Abbildung</w:t>
      </w:r>
      <w:r w:rsidR="00833BFB">
        <w:t xml:space="preserve"> </w:t>
      </w:r>
      <w:r w:rsidR="00833BFB" w:rsidRPr="00833BFB">
        <w:rPr>
          <w:b/>
          <w:bCs/>
        </w:rPr>
        <w:t>XX</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 xml:space="preserve">Abbildung </w:t>
      </w:r>
      <w:r w:rsidRPr="00B45DB9">
        <w:rPr>
          <w:b/>
          <w:bCs/>
        </w:rPr>
        <w:t>XX</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t xml:space="preserve">Abbildung </w:t>
      </w:r>
      <w:r w:rsidRPr="00B45DB9">
        <w:rPr>
          <w:b/>
          <w:bCs/>
        </w:rPr>
        <w:t>XX</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 die wie folgt aussehen:</w:t>
      </w:r>
    </w:p>
    <w:p w14:paraId="6EC544D5" w14:textId="0C50E682" w:rsidR="005718DF" w:rsidRDefault="006F1CEF" w:rsidP="005718DF">
      <w:pPr>
        <w:keepNext/>
      </w:pPr>
      <w:r>
        <w:rPr>
          <w:noProof/>
          <w:lang w:eastAsia="de-DE"/>
        </w:rPr>
        <w:drawing>
          <wp:inline distT="0" distB="0" distL="0" distR="0" wp14:anchorId="5EF261F5" wp14:editId="1DDEEDAE">
            <wp:extent cx="5759450" cy="570230"/>
            <wp:effectExtent l="0" t="0" r="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570230"/>
                    </a:xfrm>
                    <a:prstGeom prst="rect">
                      <a:avLst/>
                    </a:prstGeom>
                    <a:noFill/>
                    <a:ln>
                      <a:noFill/>
                    </a:ln>
                  </pic:spPr>
                </pic:pic>
              </a:graphicData>
            </a:graphic>
          </wp:inline>
        </w:drawing>
      </w:r>
    </w:p>
    <w:p w14:paraId="34C5A1D7" w14:textId="63E4F1ED" w:rsidR="005718DF" w:rsidRDefault="005718DF" w:rsidP="005718DF">
      <w:pPr>
        <w:pStyle w:val="Beschriftung"/>
      </w:pPr>
      <w:r>
        <w:t xml:space="preserve">Abbildung </w:t>
      </w:r>
      <w:fldSimple w:instr=" SEQ Abbildung \* ARABIC ">
        <w:r>
          <w:rPr>
            <w:noProof/>
          </w:rPr>
          <w:t>8</w:t>
        </w:r>
      </w:fldSimple>
      <w:r>
        <w:t>: Listelement der Abhängigkeiten-Liste</w:t>
      </w:r>
    </w:p>
    <w:p w14:paraId="45E4659D" w14:textId="3DD0C21D" w:rsidR="00B8142B" w:rsidRDefault="007460C1" w:rsidP="00075830">
      <w:r>
        <w:t>Um eine lokale Abhängigkeit zu bestimmen, muss diese in der Liste</w:t>
      </w:r>
      <w:r w:rsidR="005718DF">
        <w:t xml:space="preserve">, durch markieren der Checkbox, gekennzeichnet durch die Checkbox 1.1 in der Abbildung </w:t>
      </w:r>
      <w:r w:rsidR="005718DF" w:rsidRPr="005718DF">
        <w:rPr>
          <w:b/>
          <w:bCs/>
        </w:rPr>
        <w:t>XX</w:t>
      </w:r>
      <w:r>
        <w:t xml:space="preserve"> bestätigt werden</w:t>
      </w:r>
      <w:r w:rsidR="00075830">
        <w:t xml:space="preserve"> und</w:t>
      </w:r>
      <w:r w:rsidR="005718DF">
        <w:t>, durch das Klicken auf eines der zwei Radio-Buttons, gekennzeichnet durch die Radio-Button 1.3 und 1.</w:t>
      </w:r>
      <w:r w:rsidR="006F1CEF">
        <w:t>5</w:t>
      </w:r>
      <w:r w:rsidR="005718DF">
        <w:t xml:space="preserve"> in der Abbildung </w:t>
      </w:r>
      <w:r w:rsidR="005718DF" w:rsidRPr="005718DF">
        <w:rPr>
          <w:b/>
          <w:bCs/>
        </w:rPr>
        <w:t>XX</w:t>
      </w:r>
      <w:r w:rsidR="005718DF">
        <w:t>,</w:t>
      </w:r>
      <w:r w:rsidR="00075830">
        <w:t xml:space="preserve"> angegeben werden, ob diese als private oder öffentliche Abhängigkeit hinzugefügt werden soll.</w:t>
      </w:r>
      <w:r w:rsidR="006164BB">
        <w:t xml:space="preserve"> </w:t>
      </w:r>
      <w:r w:rsidR="00B8142B">
        <w:t xml:space="preserve">Um das neue Projektmodul mit den eingegebenen Informationen zu erstellen, muss der „Add </w:t>
      </w:r>
      <w:proofErr w:type="spellStart"/>
      <w:r w:rsidR="00B8142B">
        <w:t>Cmake</w:t>
      </w:r>
      <w:proofErr w:type="spellEnd"/>
      <w:r w:rsidR="00B8142B">
        <w:t>“-Button</w:t>
      </w:r>
      <w:r w:rsidR="00B45DB9">
        <w:t xml:space="preserve">, gekennzeichnet durch den Button </w:t>
      </w:r>
      <w:r w:rsidR="00B8142B">
        <w:t xml:space="preserve">3.2 in der </w:t>
      </w:r>
      <w:r w:rsidR="00B45DB9">
        <w:t xml:space="preserve">Abbildung </w:t>
      </w:r>
      <w:r w:rsidR="00B45DB9" w:rsidRPr="00B45DB9">
        <w:rPr>
          <w:b/>
          <w:bCs/>
        </w:rPr>
        <w:t>XX</w:t>
      </w:r>
      <w:r w:rsidR="00B45DB9">
        <w:t>,</w:t>
      </w:r>
      <w:r w:rsidR="00B8142B">
        <w:t xml:space="preserve"> gedrückt werden. Das Projektmodul wird </w:t>
      </w:r>
      <w:r w:rsidR="002F061A">
        <w:t xml:space="preserve">dabei direkt </w:t>
      </w:r>
      <w:r w:rsidR="00B8142B">
        <w:t>in dem ausgewählten Projekt erstellt</w:t>
      </w:r>
      <w:r w:rsidR="002F061A">
        <w:t>.</w:t>
      </w:r>
    </w:p>
    <w:p w14:paraId="43FBA5BF" w14:textId="54DCE09D" w:rsidR="006164BB" w:rsidRDefault="00C8119E" w:rsidP="00075830">
      <w:r>
        <w:t>Mit dem</w:t>
      </w:r>
      <w:r w:rsidR="006164BB">
        <w:t xml:space="preserve"> </w:t>
      </w:r>
      <w:r>
        <w:t>„</w:t>
      </w:r>
      <w:r w:rsidR="006D5C29">
        <w:t xml:space="preserve">Back </w:t>
      </w:r>
      <w:proofErr w:type="spellStart"/>
      <w:r w:rsidR="006D5C29">
        <w:t>to</w:t>
      </w:r>
      <w:proofErr w:type="spellEnd"/>
      <w:r w:rsidR="006D5C29">
        <w:t xml:space="preserve"> Menu</w:t>
      </w:r>
      <w:r>
        <w:t>“-Button</w:t>
      </w:r>
      <w:r w:rsidR="00B45DB9">
        <w:t xml:space="preserve">, gekennzeichnet durch den Button </w:t>
      </w:r>
      <w:r>
        <w:t>3.1 in der</w:t>
      </w:r>
      <w:r w:rsidR="00B45DB9">
        <w:t xml:space="preserve"> Abbildung </w:t>
      </w:r>
      <w:r w:rsidR="00B45DB9" w:rsidRPr="00B45DB9">
        <w:rPr>
          <w:b/>
          <w:bCs/>
        </w:rPr>
        <w:t>XX</w:t>
      </w:r>
      <w:r w:rsidR="00B45DB9">
        <w:t>,</w:t>
      </w:r>
      <w:r>
        <w:t xml:space="preserve"> wechselt die GUI das Fenster zum Hauptmenü.</w:t>
      </w:r>
    </w:p>
    <w:p w14:paraId="2CB8232F" w14:textId="23684F5D" w:rsidR="007B2AF8" w:rsidRDefault="00DE4E7B" w:rsidP="00DE4E7B">
      <w:pPr>
        <w:pStyle w:val="berschrift3"/>
        <w:numPr>
          <w:ilvl w:val="2"/>
          <w:numId w:val="1"/>
        </w:numPr>
      </w:pPr>
      <w:bookmarkStart w:id="36" w:name="_Toc93943270"/>
      <w:r>
        <w:t xml:space="preserve">Fenster für die Ausführung der </w:t>
      </w:r>
      <w:r w:rsidR="002E19DE">
        <w:t>Dienstprogramme</w:t>
      </w:r>
      <w:bookmarkEnd w:id="36"/>
    </w:p>
    <w:p w14:paraId="73B96C83" w14:textId="348396C4" w:rsidR="007E2164" w:rsidRPr="007E2164" w:rsidRDefault="007E2164" w:rsidP="007E2164">
      <w:r>
        <w:t>Durch dieses Fenster können verschiedene Dienstprogramme (eng.: utilities) eines Projektes, mit benutzerdefinierten Befehlen, ausgeführt werden.</w:t>
      </w:r>
    </w:p>
    <w:p w14:paraId="081BFEC1" w14:textId="6AE1E7EB" w:rsidR="00EA570A" w:rsidRDefault="005034C2" w:rsidP="00EA570A">
      <w:pPr>
        <w:keepNext/>
      </w:pPr>
      <w:r>
        <w:rPr>
          <w:noProof/>
          <w:lang w:eastAsia="de-DE"/>
        </w:rPr>
        <w:lastRenderedPageBreak/>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6"/>
                    <a:stretch>
                      <a:fillRect/>
                    </a:stretch>
                  </pic:blipFill>
                  <pic:spPr>
                    <a:xfrm>
                      <a:off x="0" y="0"/>
                      <a:ext cx="5760720" cy="4067810"/>
                    </a:xfrm>
                    <a:prstGeom prst="rect">
                      <a:avLst/>
                    </a:prstGeom>
                  </pic:spPr>
                </pic:pic>
              </a:graphicData>
            </a:graphic>
          </wp:inline>
        </w:drawing>
      </w:r>
    </w:p>
    <w:p w14:paraId="6D92238A" w14:textId="4379C485" w:rsidR="00CB3B88" w:rsidRDefault="00EA570A" w:rsidP="00EA570A">
      <w:pPr>
        <w:pStyle w:val="Beschriftung"/>
      </w:pPr>
      <w:r>
        <w:t xml:space="preserve">Abbildung </w:t>
      </w:r>
      <w:r w:rsidR="008F6963">
        <w:fldChar w:fldCharType="begin"/>
      </w:r>
      <w:r w:rsidR="008F6963">
        <w:instrText xml:space="preserve"> SEQ Abbildung \* ARABIC </w:instrText>
      </w:r>
      <w:r w:rsidR="008F6963">
        <w:fldChar w:fldCharType="separate"/>
      </w:r>
      <w:r w:rsidR="005718DF">
        <w:rPr>
          <w:noProof/>
        </w:rPr>
        <w:t>9</w:t>
      </w:r>
      <w:r w:rsidR="008F6963">
        <w:rPr>
          <w:noProof/>
        </w:rPr>
        <w:fldChar w:fldCharType="end"/>
      </w:r>
      <w:r>
        <w:t>: Skizze für den Screen der Dienstprogrammausführung</w:t>
      </w:r>
    </w:p>
    <w:p w14:paraId="00F6E8DC" w14:textId="77777777" w:rsidR="00CD4E85" w:rsidRDefault="002054CC" w:rsidP="00CB3B88">
      <w:r>
        <w:t xml:space="preserve">In der </w:t>
      </w:r>
      <w:r w:rsidR="007E2164">
        <w:t xml:space="preserve">Abbildung </w:t>
      </w:r>
      <w:r w:rsidR="007E2164" w:rsidRPr="007E2164">
        <w:rPr>
          <w:b/>
          <w:bCs/>
        </w:rPr>
        <w:t>XX</w:t>
      </w:r>
      <w:r>
        <w:t xml:space="preserve"> ist zusehen, dass das Fenster aus zwei Teilen</w:t>
      </w:r>
      <w:r w:rsidR="007E2164">
        <w:t>, gekennzeichnet in blau und rot,</w:t>
      </w:r>
      <w:r>
        <w:t xml:space="preserve"> aufgebaut ist. </w:t>
      </w:r>
    </w:p>
    <w:p w14:paraId="71A17756" w14:textId="3321C516"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CD4E85">
        <w:t xml:space="preserve">Abbildung </w:t>
      </w:r>
      <w:r w:rsidR="00CD4E85" w:rsidRPr="00CD4E85">
        <w:rPr>
          <w:b/>
          <w:bCs/>
        </w:rPr>
        <w:t>XX</w:t>
      </w:r>
      <w:r w:rsidR="00CD4E85">
        <w:t>,</w:t>
      </w:r>
      <w:r w:rsidR="00200C57">
        <w:t xml:space="preserve"> und die rechte Seite</w:t>
      </w:r>
      <w:r w:rsidR="00CD4E85">
        <w:t xml:space="preserve">, gekennzeichnet durch die Liste </w:t>
      </w:r>
      <w:r w:rsidR="00200C57">
        <w:t xml:space="preserve">2.2 in der </w:t>
      </w:r>
      <w:r w:rsidR="00CD4E85">
        <w:t xml:space="preserve">Abbildung </w:t>
      </w:r>
      <w:r w:rsidR="00CD4E85" w:rsidRPr="00CD4E85">
        <w:rPr>
          <w:b/>
          <w:bCs/>
        </w:rPr>
        <w:t>XX</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Die Dienstprogramme in der Liste können dabei angeklickt bzw. ausgewählt werden. Nachdem das passiert ist, wird das ausgewählte Dienstprogram mit dem 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4FA3933B"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CD4E85">
        <w:t xml:space="preserve">Abbildung </w:t>
      </w:r>
      <w:r w:rsidR="00CD4E85" w:rsidRPr="00CD4E85">
        <w:rPr>
          <w:b/>
          <w:bCs/>
        </w:rPr>
        <w:t>XX</w:t>
      </w:r>
      <w:r w:rsidR="00CD4E85">
        <w:t>,</w:t>
      </w:r>
      <w:r w:rsidR="00457DA9">
        <w:t xml:space="preserve"> und ein Texteingabefeld</w:t>
      </w:r>
      <w:r w:rsidR="00CD4E85">
        <w:t xml:space="preserve">, gekennzeichnet durch das Eingabefeld </w:t>
      </w:r>
      <w:r w:rsidR="00457DA9">
        <w:t>3.3 in der</w:t>
      </w:r>
      <w:r w:rsidR="00CD4E85">
        <w:t xml:space="preserve"> Abbildung </w:t>
      </w:r>
      <w:r w:rsidR="00CD4E85" w:rsidRPr="00CD4E85">
        <w:rPr>
          <w:b/>
          <w:bCs/>
        </w:rPr>
        <w:t>XX</w:t>
      </w:r>
      <w:r w:rsidR="00457DA9">
        <w:t>. Mit dem „B</w:t>
      </w:r>
      <w:r w:rsidR="006D5C29">
        <w:t xml:space="preserve">ack </w:t>
      </w:r>
      <w:proofErr w:type="spellStart"/>
      <w:r w:rsidR="006D5C29">
        <w:t>to</w:t>
      </w:r>
      <w:proofErr w:type="spellEnd"/>
      <w:r w:rsidR="006D5C29">
        <w:t xml:space="preserve"> Menu</w:t>
      </w:r>
      <w:r w:rsidR="00457DA9">
        <w:t>“-Button</w:t>
      </w:r>
      <w:r w:rsidR="00CD4E85">
        <w:t xml:space="preserve">, gekennzeichnet durch den Button </w:t>
      </w:r>
      <w:r w:rsidR="00457DA9">
        <w:t xml:space="preserve">3.1 in der </w:t>
      </w:r>
      <w:r w:rsidR="00CD4E85">
        <w:t xml:space="preserve">Abbildung </w:t>
      </w:r>
      <w:r w:rsidR="00CD4E85" w:rsidRPr="00CD4E85">
        <w:rPr>
          <w:b/>
          <w:bCs/>
        </w:rPr>
        <w:t>XX</w:t>
      </w:r>
      <w:r w:rsidR="00CD4E85">
        <w:t>,</w:t>
      </w:r>
      <w:r w:rsidR="00457DA9">
        <w:t xml:space="preserve"> wechselt, wie in den </w:t>
      </w:r>
      <w:r w:rsidR="00457DA9">
        <w:lastRenderedPageBreak/>
        <w:t>Kapiteln davor, die GUI das Fenster zum Hauptmenü. In das Texteingabefeld</w:t>
      </w:r>
      <w:r w:rsidR="00CD4E85">
        <w:t xml:space="preserve">, gekennzeichnet durch das Eingabefeld </w:t>
      </w:r>
      <w:r w:rsidR="00457DA9">
        <w:t>3.3 in der</w:t>
      </w:r>
      <w:r w:rsidR="00CD4E85">
        <w:t xml:space="preserve"> Abbildung </w:t>
      </w:r>
      <w:r w:rsidR="00CD4E85" w:rsidRPr="00CD4E85">
        <w:rPr>
          <w:b/>
          <w:bCs/>
        </w:rPr>
        <w:t>XX</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B82925">
        <w:t xml:space="preserve"> </w:t>
      </w:r>
      <w:r w:rsidR="00B82925" w:rsidRPr="00B82925">
        <w:rPr>
          <w:b/>
          <w:bCs/>
        </w:rPr>
        <w:t>XX</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37" w:name="_Toc93943271"/>
      <w:r>
        <w:lastRenderedPageBreak/>
        <w:t>Software</w:t>
      </w:r>
      <w:r w:rsidR="003C62B3">
        <w:t>architektur</w:t>
      </w:r>
      <w:bookmarkEnd w:id="37"/>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r>
        <w:t>Basis-Architektur</w:t>
      </w:r>
    </w:p>
    <w:p w14:paraId="3ACAB98E" w14:textId="12A13BEE" w:rsidR="0067086A" w:rsidRPr="0067086A" w:rsidRDefault="0067086A" w:rsidP="0067086A">
      <w:r>
        <w:t xml:space="preserve">Die Abbildung </w:t>
      </w:r>
      <w:r w:rsidRPr="003F2E5B">
        <w:rPr>
          <w:b/>
          <w:bCs/>
        </w:rPr>
        <w:t>XX</w:t>
      </w:r>
      <w:r>
        <w:t xml:space="preserve"> zeigt, die Basis-Architektur der Software</w:t>
      </w:r>
      <w:r w:rsidR="003F2E5B">
        <w:t>, aus</w:t>
      </w:r>
      <w:r>
        <w:t xml:space="preserve"> </w:t>
      </w:r>
      <w:r w:rsidR="003F2E5B">
        <w:t>der</w:t>
      </w:r>
      <w:r>
        <w:t xml:space="preserve"> </w:t>
      </w:r>
      <w:proofErr w:type="gramStart"/>
      <w:r>
        <w:t>hervor</w:t>
      </w:r>
      <w:r w:rsidR="003F2E5B">
        <w:t xml:space="preserve"> geht</w:t>
      </w:r>
      <w:proofErr w:type="gramEnd"/>
      <w:r>
        <w:t>, dass die Software aus den folgenden vier Basis-Klassen aufgebaut ist:</w:t>
      </w:r>
      <w:r w:rsidRPr="003F2E5B">
        <w:t xml:space="preserve"> </w:t>
      </w:r>
      <w:r w:rsidRPr="003D577A">
        <w:rPr>
          <w:i/>
          <w:iCs/>
        </w:rPr>
        <w:t>App</w:t>
      </w:r>
      <w:r w:rsidRPr="003F2E5B">
        <w:t xml:space="preserve">, </w:t>
      </w:r>
      <w:r w:rsidRPr="003D577A">
        <w:rPr>
          <w:i/>
          <w:iCs/>
        </w:rPr>
        <w:t>Frame</w:t>
      </w:r>
      <w:r w:rsidRPr="003F2E5B">
        <w:t xml:space="preserve">, </w:t>
      </w:r>
      <w:r w:rsidRPr="007C0E02">
        <w:rPr>
          <w:i/>
          <w:iCs/>
        </w:rPr>
        <w:t>Screen</w:t>
      </w:r>
      <w:r w:rsidRPr="003F2E5B">
        <w:t xml:space="preserve"> und </w:t>
      </w:r>
      <w:proofErr w:type="spellStart"/>
      <w:r w:rsidRPr="007C0E02">
        <w:rPr>
          <w:i/>
          <w:iCs/>
        </w:rPr>
        <w:t>SubScreen</w:t>
      </w:r>
      <w:proofErr w:type="spellEnd"/>
      <w:r w:rsidRPr="003F2E5B">
        <w:t>.</w:t>
      </w:r>
    </w:p>
    <w:p w14:paraId="7B61B44F" w14:textId="77777777" w:rsidR="00050129" w:rsidRDefault="00050129" w:rsidP="00050129">
      <w:pPr>
        <w:keepNext/>
        <w:spacing w:after="160" w:line="259" w:lineRule="auto"/>
        <w:jc w:val="left"/>
      </w:pPr>
      <w:r>
        <w:rPr>
          <w:noProof/>
          <w:lang w:eastAsia="de-DE"/>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6AE4F13F" w:rsidR="00050129" w:rsidRDefault="00050129" w:rsidP="00050129">
      <w:pPr>
        <w:pStyle w:val="Beschriftung"/>
        <w:jc w:val="left"/>
      </w:pPr>
      <w:r>
        <w:t xml:space="preserve">Abbildung </w:t>
      </w:r>
      <w:r w:rsidR="008F6963">
        <w:fldChar w:fldCharType="begin"/>
      </w:r>
      <w:r w:rsidR="008F6963">
        <w:instrText xml:space="preserve"> SEQ Abbildung \* ARABIC </w:instrText>
      </w:r>
      <w:r w:rsidR="008F6963">
        <w:fldChar w:fldCharType="separate"/>
      </w:r>
      <w:r w:rsidR="005718DF">
        <w:rPr>
          <w:noProof/>
        </w:rPr>
        <w:t>10</w:t>
      </w:r>
      <w:r w:rsidR="008F6963">
        <w:rPr>
          <w:noProof/>
        </w:rPr>
        <w:fldChar w:fldCharType="end"/>
      </w:r>
      <w:r>
        <w:t>: Basis Klassendiagram</w:t>
      </w:r>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38" w:name="_Hlk93917036"/>
      <w:r w:rsidR="0037500B">
        <w:t>„</w:t>
      </w:r>
      <w:proofErr w:type="spellStart"/>
      <w:r w:rsidR="0037500B">
        <w:t>Qt</w:t>
      </w:r>
      <w:proofErr w:type="spellEnd"/>
      <w:r w:rsidR="0037500B">
        <w:t>“-</w:t>
      </w:r>
      <w:r w:rsidR="0037500B" w:rsidRPr="003D577A">
        <w:t>Frame</w:t>
      </w:r>
      <w:r w:rsidR="0037500B">
        <w:t xml:space="preserve">work spezifischen </w:t>
      </w:r>
      <w:r>
        <w:t xml:space="preserve">Klasse </w:t>
      </w:r>
      <w:proofErr w:type="spellStart"/>
      <w:r w:rsidRPr="003F2E5B">
        <w:rPr>
          <w:i/>
          <w:iCs/>
        </w:rPr>
        <w:t>QMainWindow</w:t>
      </w:r>
      <w:proofErr w:type="spellEnd"/>
      <w:r w:rsidR="00B2549E">
        <w:t xml:space="preserve"> </w:t>
      </w:r>
      <w:bookmarkEnd w:id="38"/>
      <w:r w:rsidR="00B2549E">
        <w:t>erbt</w:t>
      </w:r>
      <w:r w:rsidR="003441A5">
        <w:t xml:space="preserve">. Das </w:t>
      </w:r>
      <w:proofErr w:type="spellStart"/>
      <w:r w:rsidR="003441A5">
        <w:t>Qt</w:t>
      </w:r>
      <w:proofErr w:type="spellEnd"/>
      <w:r w:rsidR="003441A5">
        <w:t xml:space="preserve"> Main </w:t>
      </w:r>
      <w:proofErr w:type="spellStart"/>
      <w:r w:rsidR="003441A5">
        <w:t>Window</w:t>
      </w:r>
      <w:proofErr w:type="spellEnd"/>
      <w:r w:rsidR="003441A5">
        <w:t xml:space="preserve">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proofErr w:type="spellStart"/>
      <w:r w:rsidR="00100195" w:rsidRPr="003D577A">
        <w:rPr>
          <w:i/>
          <w:iCs/>
        </w:rPr>
        <w:t>QMainWindow</w:t>
      </w:r>
      <w:proofErr w:type="spellEnd"/>
      <w:r w:rsidR="00100195">
        <w:t xml:space="preserve"> besitzt ein eigenes Layout, dass folgenermaßen aussieht:</w:t>
      </w:r>
    </w:p>
    <w:p w14:paraId="13D3862A" w14:textId="77777777" w:rsidR="00E02598" w:rsidRDefault="00100195" w:rsidP="00E02598">
      <w:pPr>
        <w:keepNext/>
        <w:jc w:val="center"/>
      </w:pPr>
      <w:r>
        <w:rPr>
          <w:noProof/>
          <w:lang w:eastAsia="de-DE"/>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44178A2E" w:rsidR="00100195" w:rsidRDefault="00E02598" w:rsidP="008C6D8E">
      <w:pPr>
        <w:pStyle w:val="Beschriftung"/>
        <w:jc w:val="center"/>
      </w:pPr>
      <w:r>
        <w:t xml:space="preserve">Abbildung </w:t>
      </w:r>
      <w:r w:rsidR="008F6963">
        <w:fldChar w:fldCharType="begin"/>
      </w:r>
      <w:r w:rsidR="008F6963">
        <w:instrText xml:space="preserve"> SEQ Abbildung \* ARABIC </w:instrText>
      </w:r>
      <w:r w:rsidR="008F6963">
        <w:fldChar w:fldCharType="separate"/>
      </w:r>
      <w:r w:rsidR="005718DF">
        <w:rPr>
          <w:noProof/>
        </w:rPr>
        <w:t>11</w:t>
      </w:r>
      <w:r w:rsidR="008F6963">
        <w:rPr>
          <w:noProof/>
        </w:rPr>
        <w:fldChar w:fldCharType="end"/>
      </w:r>
      <w:r>
        <w:t xml:space="preserve">: Layout der Klasse </w:t>
      </w:r>
      <w:proofErr w:type="spellStart"/>
      <w:r>
        <w:t>QMainWindow</w:t>
      </w:r>
      <w:proofErr w:type="spellEnd"/>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3F2E5B">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jo1NzozNSswMTowMCIsIk1vZGlmaWVkQnkiOiJfTmljayIsIklkIjoiYzg1MzRkMGItYjc0My00Y2NlLWIwMTAtZmZmYTYwOGIwMTA1IiwiTW9kaWZpZWRPbiI6IjIwMjItMDEtMjhUMTY6NTc6MzUrMDE6MDA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}</w:instrText>
          </w:r>
          <w:r w:rsidR="003F2E5B">
            <w:fldChar w:fldCharType="separate"/>
          </w:r>
          <w:r w:rsidR="003F2E5B">
            <w:t>[27]</w:t>
          </w:r>
          <w:r w:rsidR="003F2E5B">
            <w:fldChar w:fldCharType="end"/>
          </w:r>
        </w:sdtContent>
      </w:sdt>
    </w:p>
    <w:p w14:paraId="54D8B685" w14:textId="627240F7" w:rsidR="003D454B" w:rsidRDefault="00D92F0D" w:rsidP="003D454B">
      <w:r>
        <w:t>Diesem Layout kann eine Menüleiste, Werkzeugleiste, Dock-</w:t>
      </w:r>
      <w:proofErr w:type="spellStart"/>
      <w:r>
        <w:t>Widgets</w:t>
      </w:r>
      <w:proofErr w:type="spellEnd"/>
      <w:r>
        <w:t xml:space="preserve">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t>
      </w:r>
      <w:proofErr w:type="spellStart"/>
      <w:r w:rsidR="001B3D38">
        <w:t>Widget</w:t>
      </w:r>
      <w:proofErr w:type="spellEnd"/>
      <w:r w:rsidR="001B3D38">
        <w:t xml:space="preserve"> belegt werden kann. </w:t>
      </w:r>
      <w:r w:rsidR="00B252E1">
        <w:t xml:space="preserve">Dieses zentrale </w:t>
      </w:r>
      <w:proofErr w:type="spellStart"/>
      <w:r w:rsidR="00B252E1">
        <w:t>Widget</w:t>
      </w:r>
      <w:proofErr w:type="spellEnd"/>
      <w:r w:rsidR="00B252E1">
        <w:t xml:space="preserve"> muss für ein </w:t>
      </w:r>
      <w:proofErr w:type="spellStart"/>
      <w:r w:rsidR="00B252E1" w:rsidRPr="003D577A">
        <w:rPr>
          <w:i/>
          <w:iCs/>
        </w:rPr>
        <w:t>QMainWindow</w:t>
      </w:r>
      <w:proofErr w:type="spellEnd"/>
      <w:r w:rsidR="003D454B">
        <w:t xml:space="preserve"> gesetzt werden,</w:t>
      </w:r>
      <w:r w:rsidR="001B3D38">
        <w:t xml:space="preserve"> selbst wenn es nur ein Platzhalter ist. Ohne ein </w:t>
      </w:r>
      <w:r w:rsidR="00B252E1">
        <w:t>diesen</w:t>
      </w:r>
      <w:r w:rsidR="001B3D38">
        <w:t xml:space="preserve"> kann ein </w:t>
      </w:r>
      <w:proofErr w:type="spellStart"/>
      <w:r w:rsidR="001B3D38" w:rsidRPr="003D577A">
        <w:rPr>
          <w:i/>
          <w:iCs/>
        </w:rPr>
        <w:t>QMainWindow</w:t>
      </w:r>
      <w:proofErr w:type="spellEnd"/>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3F2E5B">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yOF0ifV19LCJUYWciOiJDaXRhdmlQbGFjZWhvbGRlciMyY2QyYjE2YS04NzA4LTQxOWUtOGFkOC1hNmQ5NmFkZWY4YzEiLCJUZXh0IjoiWzI4XSIsIldBSVZlcnNpb24iOiI2LjMuMC4wIn0=}</w:instrText>
          </w:r>
          <w:r w:rsidR="00210D85">
            <w:fldChar w:fldCharType="separate"/>
          </w:r>
          <w:r w:rsidR="003F2E5B">
            <w:t>[28]</w:t>
          </w:r>
          <w:r w:rsidR="00210D85">
            <w:fldChar w:fldCharType="end"/>
          </w:r>
        </w:sdtContent>
      </w:sdt>
      <w:r w:rsidR="001B3D38">
        <w:t>.</w:t>
      </w:r>
    </w:p>
    <w:p w14:paraId="19C5B74B" w14:textId="69A578DB" w:rsidR="003D454B" w:rsidRDefault="001B3D38" w:rsidP="003D454B">
      <w:r>
        <w:t xml:space="preserve">Für </w:t>
      </w:r>
      <w:r w:rsidR="00E02598">
        <w:t xml:space="preserve">die Klasse </w:t>
      </w:r>
      <w:r w:rsidR="00E02598" w:rsidRPr="003D577A">
        <w:rPr>
          <w:i/>
          <w:iCs/>
        </w:rPr>
        <w:t>App</w:t>
      </w:r>
      <w:r w:rsidR="00E02598">
        <w:t xml:space="preserve"> ist das zentrale </w:t>
      </w:r>
      <w:proofErr w:type="spellStart"/>
      <w:r w:rsidR="00E02598">
        <w:t>Widget</w:t>
      </w:r>
      <w:proofErr w:type="spellEnd"/>
      <w:r w:rsidR="00E02598">
        <w:t xml:space="preserve"> die „</w:t>
      </w:r>
      <w:proofErr w:type="spellStart"/>
      <w:r w:rsidR="00E02598">
        <w:t>Qt</w:t>
      </w:r>
      <w:proofErr w:type="spellEnd"/>
      <w:r w:rsidR="00E02598">
        <w:t xml:space="preserve">“-Framework spezifische Klasse </w:t>
      </w:r>
      <w:proofErr w:type="spellStart"/>
      <w:r w:rsidR="00E02598" w:rsidRPr="003D577A">
        <w:rPr>
          <w:i/>
          <w:iCs/>
        </w:rPr>
        <w:t>QStackedWidget</w:t>
      </w:r>
      <w:proofErr w:type="spellEnd"/>
      <w:r w:rsidR="009858CD">
        <w:t xml:space="preserve">, welches </w:t>
      </w:r>
      <w:proofErr w:type="gramStart"/>
      <w:r w:rsidR="009858CD">
        <w:t>einen Stack</w:t>
      </w:r>
      <w:proofErr w:type="gramEnd"/>
      <w:r w:rsidR="009858CD">
        <w:t xml:space="preserve"> (dt.: Stapel) von </w:t>
      </w:r>
      <w:proofErr w:type="spellStart"/>
      <w:r w:rsidR="009858CD">
        <w:t>Widgets</w:t>
      </w:r>
      <w:proofErr w:type="spellEnd"/>
      <w:r w:rsidR="009858CD">
        <w:t xml:space="preserve"> bereitstellt, bei dem jeweils nur ein </w:t>
      </w:r>
      <w:proofErr w:type="spellStart"/>
      <w:r w:rsidR="009858CD">
        <w:t>Widget</w:t>
      </w:r>
      <w:proofErr w:type="spellEnd"/>
      <w:r w:rsidR="009858CD">
        <w:t xml:space="preserve"> sichtbar ist. Die </w:t>
      </w:r>
      <w:proofErr w:type="spellStart"/>
      <w:r w:rsidR="009858CD">
        <w:t>Widgets</w:t>
      </w:r>
      <w:proofErr w:type="spellEnd"/>
      <w:r w:rsidR="009858CD">
        <w:t xml:space="preserve"> </w:t>
      </w:r>
      <w:r w:rsidR="001F7E54">
        <w:t xml:space="preserve">in dem Stack der Klasse </w:t>
      </w:r>
      <w:proofErr w:type="spellStart"/>
      <w:r w:rsidR="001F7E54" w:rsidRPr="003D577A">
        <w:rPr>
          <w:i/>
          <w:iCs/>
        </w:rPr>
        <w:t>QStackedWidget</w:t>
      </w:r>
      <w:proofErr w:type="spellEnd"/>
      <w:r w:rsidR="001F7E54">
        <w:t xml:space="preserve"> besitzen dabei einen Index, der aussagt an welcher Stelle die jeweiligen </w:t>
      </w:r>
      <w:proofErr w:type="spellStart"/>
      <w:r w:rsidR="001F7E54">
        <w:t>Widgets</w:t>
      </w:r>
      <w:proofErr w:type="spellEnd"/>
      <w:r w:rsidR="001F7E54">
        <w:t xml:space="preserve"> sich in dem Stack befinden. </w:t>
      </w:r>
      <w:r w:rsidR="000177BB">
        <w:t xml:space="preserve">Wenn sich mindestens ein </w:t>
      </w:r>
      <w:proofErr w:type="spellStart"/>
      <w:r w:rsidR="000177BB">
        <w:t>Widget</w:t>
      </w:r>
      <w:proofErr w:type="spellEnd"/>
      <w:r w:rsidR="000177BB">
        <w:t xml:space="preserve"> in dem Stack befindet, wird s</w:t>
      </w:r>
      <w:r w:rsidR="001F7E54">
        <w:t xml:space="preserve">tandardmäßig das erste </w:t>
      </w:r>
      <w:proofErr w:type="spellStart"/>
      <w:r w:rsidR="001F7E54">
        <w:t>Widget</w:t>
      </w:r>
      <w:proofErr w:type="spellEnd"/>
      <w:r w:rsidR="001F7E54">
        <w:t xml:space="preserve"> in dem Stack</w:t>
      </w:r>
      <w:r w:rsidR="000177BB">
        <w:t xml:space="preserve">, also das </w:t>
      </w:r>
      <w:proofErr w:type="spellStart"/>
      <w:r w:rsidR="000177BB">
        <w:t>Widget</w:t>
      </w:r>
      <w:proofErr w:type="spellEnd"/>
      <w:r w:rsidR="000177BB">
        <w:t xml:space="preserve"> mit dem Index 0, von der Klasse </w:t>
      </w:r>
      <w:proofErr w:type="spellStart"/>
      <w:r w:rsidR="000177BB" w:rsidRPr="003D577A">
        <w:rPr>
          <w:i/>
          <w:iCs/>
        </w:rPr>
        <w:t>QStackedWidget</w:t>
      </w:r>
      <w:proofErr w:type="spellEnd"/>
      <w:r w:rsidR="000177BB">
        <w:t xml:space="preserve"> angezeigt. </w:t>
      </w:r>
      <w:r w:rsidR="00DE41AE">
        <w:t xml:space="preserve">Allerdings besitzt </w:t>
      </w:r>
      <w:r w:rsidR="003D454B">
        <w:t>d</w:t>
      </w:r>
      <w:r w:rsidR="000177BB">
        <w:t xml:space="preserve">ie Klasse eine integrierte Funktion, mit der sich das angezeigt </w:t>
      </w:r>
      <w:proofErr w:type="spellStart"/>
      <w:r w:rsidR="000177BB">
        <w:t>Widget</w:t>
      </w:r>
      <w:proofErr w:type="spellEnd"/>
      <w:r w:rsidR="000177BB">
        <w:t xml:space="preserve">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3F2E5B">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NlZmRiOGI3Yy0yMmNlLTRlMDMtYTRmMy0xNGQwMjk2ZTUwNTciLCJUZXh0IjoiWzI5XSIsIldBSVZlcnNpb24iOiI2LjMuMC4wIn0=}</w:instrText>
          </w:r>
          <w:r w:rsidR="00210D85">
            <w:fldChar w:fldCharType="separate"/>
          </w:r>
          <w:r w:rsidR="003F2E5B">
            <w:t>[29]</w:t>
          </w:r>
          <w:r w:rsidR="00210D85">
            <w:fldChar w:fldCharType="end"/>
          </w:r>
        </w:sdtContent>
      </w:sdt>
      <w:r w:rsidR="00DE41AE">
        <w:t xml:space="preserve">. </w:t>
      </w:r>
      <w:r w:rsidR="009858CD">
        <w:t xml:space="preserve">Dementsprechend </w:t>
      </w:r>
      <w:r w:rsidR="001F7E54">
        <w:t xml:space="preserve">kann die Klasse </w:t>
      </w:r>
      <w:proofErr w:type="spellStart"/>
      <w:r w:rsidR="001F7E54" w:rsidRPr="003D577A">
        <w:rPr>
          <w:i/>
          <w:iCs/>
        </w:rPr>
        <w:t>QStackedWidget</w:t>
      </w:r>
      <w:proofErr w:type="spellEnd"/>
      <w:r w:rsidR="001F7E54">
        <w:t xml:space="preserve"> mit einem Buch verglichen werden, wobei die Klasse </w:t>
      </w:r>
      <w:proofErr w:type="spellStart"/>
      <w:r w:rsidR="001F7E54" w:rsidRPr="003D577A">
        <w:rPr>
          <w:i/>
          <w:iCs/>
        </w:rPr>
        <w:t>QStackedWidget</w:t>
      </w:r>
      <w:proofErr w:type="spellEnd"/>
      <w:r w:rsidR="001F7E54">
        <w:t xml:space="preserve"> das Buch ist und </w:t>
      </w:r>
      <w:proofErr w:type="gramStart"/>
      <w:r w:rsidR="001F7E54">
        <w:t>der Stack</w:t>
      </w:r>
      <w:proofErr w:type="gramEnd"/>
      <w:r w:rsidR="001F7E54">
        <w:t xml:space="preserve"> mit den </w:t>
      </w:r>
      <w:proofErr w:type="spellStart"/>
      <w:r w:rsidR="001F7E54">
        <w:t>Widgets</w:t>
      </w:r>
      <w:proofErr w:type="spellEnd"/>
      <w:r w:rsidR="001F7E54">
        <w:t xml:space="preserve"> die einzelnen Seiten in diesem Buch.</w:t>
      </w:r>
      <w:r w:rsidR="00210D85">
        <w:t xml:space="preserve"> Das </w:t>
      </w:r>
      <w:r w:rsidR="001674DD">
        <w:t>U</w:t>
      </w:r>
      <w:r w:rsidR="00210D85">
        <w:t xml:space="preserve">mblättern der Seiten ist bei diesem Vergleich die Funktion, mit der sich angezeigte </w:t>
      </w:r>
      <w:proofErr w:type="spellStart"/>
      <w:r w:rsidR="00210D85">
        <w:t>Widgets</w:t>
      </w:r>
      <w:proofErr w:type="spellEnd"/>
      <w:r w:rsidR="00210D85">
        <w:t xml:space="preserve"> wechseln lassen.</w:t>
      </w:r>
    </w:p>
    <w:p w14:paraId="013746DD" w14:textId="44423504" w:rsidR="00CF4457" w:rsidRDefault="001674DD" w:rsidP="003D454B">
      <w:r>
        <w:t xml:space="preserve">Um das </w:t>
      </w:r>
      <w:proofErr w:type="spellStart"/>
      <w:r w:rsidRPr="003D577A">
        <w:rPr>
          <w:i/>
          <w:iCs/>
        </w:rPr>
        <w:t>QStackedWidget</w:t>
      </w:r>
      <w:proofErr w:type="spellEnd"/>
      <w:r>
        <w:t xml:space="preserve"> als zentrales </w:t>
      </w:r>
      <w:proofErr w:type="spellStart"/>
      <w:r>
        <w:t>Widget</w:t>
      </w:r>
      <w:proofErr w:type="spellEnd"/>
      <w:r>
        <w:t xml:space="preserve"> nutzen zu können, erstellt die Klasse </w:t>
      </w:r>
      <w:r w:rsidRPr="003D577A">
        <w:rPr>
          <w:i/>
          <w:iCs/>
        </w:rPr>
        <w:t>App</w:t>
      </w:r>
      <w:r>
        <w:t xml:space="preserve"> eine Instanz der Klasse </w:t>
      </w:r>
      <w:proofErr w:type="spellStart"/>
      <w:r w:rsidRPr="003D577A">
        <w:rPr>
          <w:i/>
          <w:iCs/>
        </w:rPr>
        <w:t>QStackedWidget</w:t>
      </w:r>
      <w:proofErr w:type="spellEnd"/>
      <w:r>
        <w:t xml:space="preserve"> und fügt diese </w:t>
      </w:r>
      <w:r w:rsidR="00EF5AB9">
        <w:t xml:space="preserve">sich selbst </w:t>
      </w:r>
      <w:r>
        <w:t xml:space="preserve">als zentrales </w:t>
      </w:r>
      <w:proofErr w:type="spellStart"/>
      <w:r>
        <w:lastRenderedPageBreak/>
        <w:t>Widget</w:t>
      </w:r>
      <w:proofErr w:type="spellEnd"/>
      <w:r>
        <w:t xml:space="preserve"> hinzu.</w:t>
      </w:r>
      <w:r w:rsidR="00D51373">
        <w:t xml:space="preserve"> </w:t>
      </w:r>
      <w:r w:rsidR="008C6D8E">
        <w:t xml:space="preserve">Die </w:t>
      </w:r>
      <w:proofErr w:type="spellStart"/>
      <w:r w:rsidR="008C6D8E">
        <w:t>Widgets</w:t>
      </w:r>
      <w:proofErr w:type="spellEnd"/>
      <w:r w:rsidR="008C6D8E">
        <w:t xml:space="preserve">, </w:t>
      </w:r>
      <w:r w:rsidR="007C5F78">
        <w:t xml:space="preserve">die als Elemente der </w:t>
      </w:r>
      <w:proofErr w:type="spellStart"/>
      <w:r w:rsidR="007C5F78" w:rsidRPr="007C0E02">
        <w:rPr>
          <w:i/>
          <w:iCs/>
        </w:rPr>
        <w:t>QStackedWidget</w:t>
      </w:r>
      <w:proofErr w:type="spellEnd"/>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proofErr w:type="spellStart"/>
      <w:r w:rsidR="00EF5AB9" w:rsidRPr="007C0E02">
        <w:rPr>
          <w:i/>
          <w:iCs/>
        </w:rPr>
        <w:t>SubScreen</w:t>
      </w:r>
      <w:proofErr w:type="spellEnd"/>
      <w:r w:rsidR="00BD7C41">
        <w:t xml:space="preserve"> (dt.: Unterfenster)</w:t>
      </w:r>
      <w:r w:rsidR="00EF5AB9">
        <w:t xml:space="preserve">. Das Hauptmenü, welches in Kapitel 5.1.1 gezeigt wurde, ist ein </w:t>
      </w:r>
      <w:proofErr w:type="spellStart"/>
      <w:r w:rsidR="00EF5AB9">
        <w:t>Kindelement</w:t>
      </w:r>
      <w:proofErr w:type="spellEnd"/>
      <w:r w:rsidR="00EF5AB9">
        <w:t xml:space="preserve"> der Klasse </w:t>
      </w:r>
      <w:r w:rsidR="00EF5AB9" w:rsidRPr="007C0E02">
        <w:rPr>
          <w:i/>
          <w:iCs/>
        </w:rPr>
        <w:t>Screen</w:t>
      </w:r>
      <w:r w:rsidR="00971A18">
        <w:t xml:space="preserve">, mit dem Namen: </w:t>
      </w:r>
      <w:proofErr w:type="spellStart"/>
      <w:r w:rsidR="00971A18" w:rsidRPr="00BB2020">
        <w:rPr>
          <w:i/>
          <w:iCs/>
        </w:rPr>
        <w:t>MainMenu_Screen</w:t>
      </w:r>
      <w:proofErr w:type="spellEnd"/>
      <w:r w:rsidR="00971A18">
        <w:t>.</w:t>
      </w:r>
      <w:r w:rsidR="00EF5AB9">
        <w:t xml:space="preserve"> </w:t>
      </w:r>
      <w:r w:rsidR="00BB2020" w:rsidRPr="00BB2020">
        <w:t xml:space="preserve">Alle anderen </w:t>
      </w:r>
      <w:proofErr w:type="spellStart"/>
      <w:r w:rsidR="00BB2020" w:rsidRPr="00BB2020">
        <w:t>Kindelemente</w:t>
      </w:r>
      <w:proofErr w:type="spellEnd"/>
      <w:r w:rsidR="00BB2020" w:rsidRPr="00BB2020">
        <w:t xml:space="preserve"> der </w:t>
      </w:r>
      <w:proofErr w:type="spellStart"/>
      <w:r w:rsidR="00BB2020" w:rsidRPr="007C0E02">
        <w:rPr>
          <w:i/>
          <w:iCs/>
        </w:rPr>
        <w:t>QStackedWidget</w:t>
      </w:r>
      <w:proofErr w:type="spellEnd"/>
      <w:r w:rsidR="00BB2020" w:rsidRPr="00BB2020">
        <w:t xml:space="preserve">-Instanz sind spezialisierte Instanzen der </w:t>
      </w:r>
      <w:proofErr w:type="spellStart"/>
      <w:r w:rsidR="00BB2020" w:rsidRPr="007C0E02">
        <w:rPr>
          <w:i/>
          <w:iCs/>
        </w:rPr>
        <w:t>SubScreen</w:t>
      </w:r>
      <w:proofErr w:type="spellEnd"/>
      <w:r w:rsidR="00BB2020" w:rsidRPr="00BB2020">
        <w:t xml:space="preserve">-Klasse. </w:t>
      </w:r>
      <w:r w:rsidR="00BB2020">
        <w:t>Diese lauten</w:t>
      </w:r>
      <w:r w:rsidR="00BB2020" w:rsidRPr="00BB2020">
        <w:t xml:space="preserve"> wie folgt:</w:t>
      </w:r>
      <w:r w:rsidR="00BB2020">
        <w:t xml:space="preserve"> </w:t>
      </w:r>
      <w:proofErr w:type="spellStart"/>
      <w:r w:rsidR="00BB2020" w:rsidRPr="00BB2020">
        <w:rPr>
          <w:i/>
          <w:iCs/>
        </w:rPr>
        <w:t>CreateProject_SubScreen</w:t>
      </w:r>
      <w:proofErr w:type="spellEnd"/>
      <w:r w:rsidR="00BB2020" w:rsidRPr="00BB2020">
        <w:t xml:space="preserve">, dargestellt in </w:t>
      </w:r>
      <w:r w:rsidR="00BB2020">
        <w:t xml:space="preserve">dem </w:t>
      </w:r>
      <w:r w:rsidR="00BB2020" w:rsidRPr="00BB2020">
        <w:t>Kapitel 5.1.2,</w:t>
      </w:r>
      <w:r w:rsidR="00BB2020">
        <w:t xml:space="preserve"> </w:t>
      </w:r>
      <w:proofErr w:type="spellStart"/>
      <w:r w:rsidR="00BB2020" w:rsidRPr="00BB2020">
        <w:rPr>
          <w:i/>
          <w:iCs/>
        </w:rPr>
        <w:t>UpdateProject_SubScreen</w:t>
      </w:r>
      <w:proofErr w:type="spellEnd"/>
      <w:r w:rsidR="00BB2020">
        <w:t>,</w:t>
      </w:r>
      <w:r w:rsidR="00CF4457">
        <w:t xml:space="preserve"> </w:t>
      </w:r>
      <w:r w:rsidR="00BB2020">
        <w:t xml:space="preserve">dargestellt in dem Kapitel 5.1.3, </w:t>
      </w:r>
      <w:proofErr w:type="spellStart"/>
      <w:r w:rsidR="00BB2020">
        <w:rPr>
          <w:i/>
          <w:iCs/>
        </w:rPr>
        <w:t>AddCmakeModule_SubScreen</w:t>
      </w:r>
      <w:proofErr w:type="spellEnd"/>
      <w:r w:rsidR="00BB2020">
        <w:rPr>
          <w:i/>
          <w:iCs/>
        </w:rPr>
        <w:t xml:space="preserve">, </w:t>
      </w:r>
      <w:r w:rsidR="00CF4457">
        <w:t>dargestellt</w:t>
      </w:r>
      <w:r w:rsidR="00BB2020">
        <w:t xml:space="preserve"> in dem </w:t>
      </w:r>
      <w:r w:rsidR="00CF4457">
        <w:t>Kapitel</w:t>
      </w:r>
      <w:r w:rsidR="00BB2020">
        <w:t xml:space="preserve"> 5.1.</w:t>
      </w:r>
      <w:r w:rsidR="00CF4457">
        <w:t xml:space="preserve">4, </w:t>
      </w:r>
      <w:proofErr w:type="spellStart"/>
      <w:r w:rsidR="00CF4457">
        <w:rPr>
          <w:i/>
          <w:iCs/>
        </w:rPr>
        <w:t>RunUtils_SubScreen</w:t>
      </w:r>
      <w:proofErr w:type="spellEnd"/>
      <w:r w:rsidR="00CF4457">
        <w:rPr>
          <w:i/>
          <w:iCs/>
        </w:rPr>
        <w:t xml:space="preserve">, </w:t>
      </w:r>
      <w:r w:rsidR="00CF4457">
        <w:t>dargestellt in dem Kapitel 5.1.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proofErr w:type="spellStart"/>
      <w:r w:rsidRPr="007C0E02">
        <w:rPr>
          <w:i/>
          <w:iCs/>
        </w:rPr>
        <w:t>SubScreens</w:t>
      </w:r>
      <w:proofErr w:type="spellEnd"/>
      <w:r>
        <w:t xml:space="preserve"> </w:t>
      </w:r>
      <w:r w:rsidR="00700A2F">
        <w:t>ist, dass das Hauptmenü</w:t>
      </w:r>
      <w:r w:rsidR="00B803C7">
        <w:t>,</w:t>
      </w:r>
      <w:r w:rsidR="00700A2F">
        <w:t xml:space="preserve"> durch dessen Buttons</w:t>
      </w:r>
      <w:r w:rsidR="00B803C7">
        <w:t xml:space="preserve">, den Index der </w:t>
      </w:r>
      <w:proofErr w:type="spellStart"/>
      <w:r w:rsidR="00B803C7" w:rsidRPr="007C0E02">
        <w:rPr>
          <w:i/>
          <w:iCs/>
        </w:rPr>
        <w:t>QStackedWidget</w:t>
      </w:r>
      <w:proofErr w:type="spellEnd"/>
      <w:r w:rsidR="00B803C7">
        <w:t xml:space="preserve">-Instanz auf den Index eines </w:t>
      </w:r>
      <w:proofErr w:type="spellStart"/>
      <w:r w:rsidR="00B803C7" w:rsidRPr="007C0E02">
        <w:rPr>
          <w:i/>
          <w:iCs/>
        </w:rPr>
        <w:t>SubScreens</w:t>
      </w:r>
      <w:proofErr w:type="spellEnd"/>
      <w:r w:rsidR="00B803C7">
        <w:t xml:space="preserve"> wechseln kann, sodass dieser von der </w:t>
      </w:r>
      <w:proofErr w:type="spellStart"/>
      <w:r w:rsidR="00B803C7" w:rsidRPr="007C0E02">
        <w:rPr>
          <w:i/>
          <w:iCs/>
        </w:rPr>
        <w:t>QStackedWidget</w:t>
      </w:r>
      <w:proofErr w:type="spellEnd"/>
      <w:r w:rsidR="00B803C7">
        <w:t xml:space="preserve">-Instanz angezeigt wird. Diese Funktionalität </w:t>
      </w:r>
      <w:r w:rsidR="00830C90">
        <w:t xml:space="preserve">dürfen die </w:t>
      </w:r>
      <w:proofErr w:type="spellStart"/>
      <w:r w:rsidR="00B803C7" w:rsidRPr="007C0E02">
        <w:rPr>
          <w:i/>
          <w:iCs/>
        </w:rPr>
        <w:t>SubScreens</w:t>
      </w:r>
      <w:proofErr w:type="spellEnd"/>
      <w:r w:rsidR="00B803C7">
        <w:t xml:space="preserve"> nicht</w:t>
      </w:r>
      <w:r w:rsidR="00830C90">
        <w:t xml:space="preserve"> besitzen</w:t>
      </w:r>
      <w:r w:rsidR="00B803C7">
        <w:t>, da</w:t>
      </w:r>
      <w:r w:rsidR="00830C90">
        <w:t xml:space="preserve"> diese nicht auf andere </w:t>
      </w:r>
      <w:proofErr w:type="spellStart"/>
      <w:r w:rsidR="00B803C7" w:rsidRPr="007C0E02">
        <w:rPr>
          <w:i/>
          <w:iCs/>
        </w:rPr>
        <w:t>SubScreens</w:t>
      </w:r>
      <w:proofErr w:type="spellEnd"/>
      <w:r w:rsidR="00830C90">
        <w:t xml:space="preserve"> wechseln dürfen. Die einzige Möglichkeit wie die </w:t>
      </w:r>
      <w:proofErr w:type="spellStart"/>
      <w:r w:rsidR="00830C90" w:rsidRPr="007C0E02">
        <w:rPr>
          <w:i/>
          <w:iCs/>
        </w:rPr>
        <w:t>SubScreens</w:t>
      </w:r>
      <w:proofErr w:type="spellEnd"/>
      <w:r w:rsidR="00830C90">
        <w:t xml:space="preserve"> mit der </w:t>
      </w:r>
      <w:proofErr w:type="spellStart"/>
      <w:r w:rsidR="00830C90" w:rsidRPr="007C0E02">
        <w:rPr>
          <w:i/>
          <w:iCs/>
        </w:rPr>
        <w:t>QStackedWidget</w:t>
      </w:r>
      <w:proofErr w:type="spellEnd"/>
      <w:r w:rsidR="00830C90">
        <w:t>-Instanz interagieren dürfen</w:t>
      </w:r>
      <w:r w:rsidR="00B803C7">
        <w:t>,</w:t>
      </w:r>
      <w:r w:rsidR="00830C90">
        <w:t xml:space="preserve"> ist,</w:t>
      </w:r>
      <w:r w:rsidR="00B803C7">
        <w:t xml:space="preserve"> durch den „Back </w:t>
      </w:r>
      <w:proofErr w:type="spellStart"/>
      <w:r w:rsidR="00B803C7">
        <w:t>to</w:t>
      </w:r>
      <w:proofErr w:type="spellEnd"/>
      <w:r w:rsidR="00B803C7">
        <w:t xml:space="preserve"> Menu“-Button, den Index der </w:t>
      </w:r>
      <w:proofErr w:type="spellStart"/>
      <w:r w:rsidR="00B803C7" w:rsidRPr="007C0E02">
        <w:rPr>
          <w:i/>
          <w:iCs/>
        </w:rPr>
        <w:t>QStackedWidget</w:t>
      </w:r>
      <w:proofErr w:type="spellEnd"/>
      <w:r w:rsidR="00B803C7">
        <w:t xml:space="preserve">-Instanz auf den Index des </w:t>
      </w:r>
      <w:proofErr w:type="spellStart"/>
      <w:r w:rsidR="00B803C7" w:rsidRPr="007C0E02">
        <w:rPr>
          <w:i/>
          <w:iCs/>
        </w:rPr>
        <w:t>MainMenu_Screens</w:t>
      </w:r>
      <w:proofErr w:type="spellEnd"/>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2F5B3DAB" w:rsidR="001A136C" w:rsidRDefault="00AA28AB" w:rsidP="001B3D38">
      <w:r>
        <w:t xml:space="preserve">Des Weiteren ist in der </w:t>
      </w:r>
      <w:r w:rsidR="00010BFD">
        <w:t xml:space="preserve">Abbildung </w:t>
      </w:r>
      <w:r w:rsidR="00CF4457" w:rsidRPr="00CF4457">
        <w:rPr>
          <w:b/>
          <w:bCs/>
        </w:rPr>
        <w:t>XX</w:t>
      </w:r>
      <w:r w:rsidR="00CF4457">
        <w:t xml:space="preserve"> </w:t>
      </w:r>
      <w:r>
        <w:t xml:space="preserve">zusehen, dass die </w:t>
      </w:r>
      <w:r w:rsidRPr="007C0E02">
        <w:rPr>
          <w:i/>
          <w:iCs/>
        </w:rPr>
        <w:t>Screens</w:t>
      </w:r>
      <w:r>
        <w:t xml:space="preserve"> und </w:t>
      </w:r>
      <w:proofErr w:type="spellStart"/>
      <w:r w:rsidRPr="007C0E02">
        <w:rPr>
          <w:i/>
          <w:iCs/>
        </w:rPr>
        <w:t>SubScreens</w:t>
      </w:r>
      <w:proofErr w:type="spellEnd"/>
      <w:r>
        <w:t xml:space="preserve"> von der Klasse </w:t>
      </w:r>
      <w:r w:rsidRPr="003D577A">
        <w:rPr>
          <w:i/>
          <w:iCs/>
        </w:rPr>
        <w:t>Frame</w:t>
      </w:r>
      <w:r>
        <w:t xml:space="preserve"> (dt.: Rahmen) erben</w:t>
      </w:r>
      <w:r w:rsidR="003A12EB">
        <w:t>, die wiederum von der „</w:t>
      </w:r>
      <w:proofErr w:type="spellStart"/>
      <w:r w:rsidR="003A12EB">
        <w:t>Qt</w:t>
      </w:r>
      <w:proofErr w:type="spellEnd"/>
      <w:r w:rsidR="003A12EB">
        <w:t xml:space="preserve">“-Framework spezifischen Klasse </w:t>
      </w:r>
      <w:proofErr w:type="spellStart"/>
      <w:r w:rsidR="003A12EB" w:rsidRPr="007C0E02">
        <w:rPr>
          <w:i/>
          <w:iCs/>
        </w:rPr>
        <w:t>QWidget</w:t>
      </w:r>
      <w:proofErr w:type="spellEnd"/>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proofErr w:type="spellStart"/>
      <w:r w:rsidR="001F07DC" w:rsidRPr="007C0E02">
        <w:rPr>
          <w:i/>
          <w:iCs/>
        </w:rPr>
        <w:t>SubScreens</w:t>
      </w:r>
      <w:proofErr w:type="spellEnd"/>
      <w:r w:rsidR="001F07DC">
        <w:t xml:space="preserve"> </w:t>
      </w:r>
      <w:proofErr w:type="spellStart"/>
      <w:r w:rsidR="001F07DC" w:rsidRPr="007C0E02">
        <w:rPr>
          <w:i/>
          <w:iCs/>
        </w:rPr>
        <w:t>QWidgets</w:t>
      </w:r>
      <w:proofErr w:type="spellEnd"/>
      <w:r w:rsidR="001F07DC">
        <w:t xml:space="preserve"> sind. Deswegen können die </w:t>
      </w:r>
      <w:r w:rsidR="001F07DC" w:rsidRPr="007C0E02">
        <w:rPr>
          <w:i/>
          <w:iCs/>
        </w:rPr>
        <w:t>Screens</w:t>
      </w:r>
      <w:r w:rsidR="001F07DC">
        <w:t xml:space="preserve"> und </w:t>
      </w:r>
      <w:proofErr w:type="spellStart"/>
      <w:r w:rsidR="001F07DC" w:rsidRPr="007C0E02">
        <w:rPr>
          <w:i/>
          <w:iCs/>
        </w:rPr>
        <w:t>SunScreens</w:t>
      </w:r>
      <w:proofErr w:type="spellEnd"/>
      <w:r w:rsidR="001F07DC">
        <w:t xml:space="preserve"> auch zu dem Stack der </w:t>
      </w:r>
      <w:proofErr w:type="spellStart"/>
      <w:r w:rsidR="001F07DC" w:rsidRPr="007C0E02">
        <w:rPr>
          <w:i/>
          <w:iCs/>
        </w:rPr>
        <w:t>QStackedWidget</w:t>
      </w:r>
      <w:proofErr w:type="spellEnd"/>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t>
      </w:r>
      <w:proofErr w:type="spellStart"/>
      <w:r w:rsidR="00EA77E4">
        <w:t>Widgets</w:t>
      </w:r>
      <w:proofErr w:type="spellEnd"/>
      <w:r w:rsidR="00EA77E4">
        <w:t xml:space="preserve">)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proofErr w:type="spellStart"/>
      <w:r w:rsidR="001A136C" w:rsidRPr="007C0E02">
        <w:rPr>
          <w:i/>
          <w:iCs/>
        </w:rPr>
        <w:t>SubScreens</w:t>
      </w:r>
      <w:proofErr w:type="spellEnd"/>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proofErr w:type="spellStart"/>
      <w:r w:rsidR="001A136C">
        <w:t>Widgets</w:t>
      </w:r>
      <w:proofErr w:type="spellEnd"/>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proofErr w:type="spellStart"/>
      <w:r w:rsidR="00267938" w:rsidRPr="007C0E02">
        <w:rPr>
          <w:i/>
          <w:iCs/>
        </w:rPr>
        <w:t>SubScreen</w:t>
      </w:r>
      <w:proofErr w:type="spellEnd"/>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t>
      </w:r>
      <w:proofErr w:type="spellStart"/>
      <w:r>
        <w:t>Widgets</w:t>
      </w:r>
      <w:proofErr w:type="spellEnd"/>
      <w:r>
        <w:t xml:space="preserve">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proofErr w:type="spellStart"/>
      <w:r w:rsidR="00CF4457" w:rsidRPr="007C0E02">
        <w:rPr>
          <w:i/>
          <w:iCs/>
        </w:rPr>
        <w:t>SubScreens</w:t>
      </w:r>
      <w:proofErr w:type="spellEnd"/>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proofErr w:type="spellStart"/>
      <w:r w:rsidR="00C51639" w:rsidRPr="007C0E02">
        <w:rPr>
          <w:i/>
          <w:iCs/>
        </w:rPr>
        <w:t>SubScreen</w:t>
      </w:r>
      <w:proofErr w:type="spellEnd"/>
      <w:r w:rsidR="00C51639">
        <w:t xml:space="preserve"> auf der Klasse </w:t>
      </w:r>
      <w:r w:rsidR="00C51639" w:rsidRPr="003D577A">
        <w:rPr>
          <w:i/>
          <w:iCs/>
        </w:rPr>
        <w:t>Frame</w:t>
      </w:r>
      <w:r w:rsidR="00C51639">
        <w:t xml:space="preserve"> auf.</w:t>
      </w:r>
    </w:p>
    <w:p w14:paraId="4612B599" w14:textId="4A2D502D" w:rsidR="0055180A" w:rsidRDefault="00485CD1" w:rsidP="001B3D38">
      <w:r>
        <w:t xml:space="preserve">Zusammengefasst, besteht die Anwendung aus verschiedenen </w:t>
      </w:r>
      <w:r w:rsidRPr="007C0E02">
        <w:rPr>
          <w:i/>
          <w:iCs/>
        </w:rPr>
        <w:t>Screens</w:t>
      </w:r>
      <w:r>
        <w:t xml:space="preserve"> und </w:t>
      </w:r>
      <w:proofErr w:type="spellStart"/>
      <w:r w:rsidRPr="007C0E02">
        <w:rPr>
          <w:i/>
          <w:iCs/>
        </w:rPr>
        <w:t>SubScreens</w:t>
      </w:r>
      <w:proofErr w:type="spellEnd"/>
      <w:r>
        <w:t xml:space="preserve">, die aus verschiedenen </w:t>
      </w:r>
      <w:r w:rsidRPr="003D577A">
        <w:rPr>
          <w:i/>
          <w:iCs/>
        </w:rPr>
        <w:t>Frames</w:t>
      </w:r>
      <w:r>
        <w:t xml:space="preserve"> aufgebaut sind. Diese </w:t>
      </w:r>
      <w:r w:rsidRPr="007C0E02">
        <w:rPr>
          <w:i/>
          <w:iCs/>
        </w:rPr>
        <w:t>Screens</w:t>
      </w:r>
      <w:r>
        <w:t xml:space="preserve"> und </w:t>
      </w:r>
      <w:proofErr w:type="spellStart"/>
      <w:r w:rsidRPr="007C0E02">
        <w:rPr>
          <w:i/>
          <w:iCs/>
        </w:rPr>
        <w:t>SubScreens</w:t>
      </w:r>
      <w:proofErr w:type="spellEnd"/>
      <w:r>
        <w:t xml:space="preserve"> befinden sich innerhalb eines </w:t>
      </w:r>
      <w:proofErr w:type="spellStart"/>
      <w:r w:rsidRPr="003D577A">
        <w:rPr>
          <w:i/>
          <w:iCs/>
        </w:rPr>
        <w:t>QStackedWidgets</w:t>
      </w:r>
      <w:proofErr w:type="spellEnd"/>
      <w:r>
        <w:t xml:space="preserve">, der zur gleichen Zeit immer nur ein </w:t>
      </w:r>
      <w:proofErr w:type="spellStart"/>
      <w:r>
        <w:t>Widget</w:t>
      </w:r>
      <w:proofErr w:type="spellEnd"/>
      <w:r>
        <w:t xml:space="preserve"> seines Stacks zeigt. Das </w:t>
      </w:r>
      <w:proofErr w:type="spellStart"/>
      <w:r w:rsidRPr="003D577A">
        <w:rPr>
          <w:i/>
          <w:iCs/>
        </w:rPr>
        <w:t>QStackedWidget</w:t>
      </w:r>
      <w:proofErr w:type="spellEnd"/>
      <w:r>
        <w:t xml:space="preserve"> ist dabei zentrale </w:t>
      </w:r>
      <w:proofErr w:type="spellStart"/>
      <w:r>
        <w:t>Widget</w:t>
      </w:r>
      <w:proofErr w:type="spellEnd"/>
      <w:r>
        <w:t xml:space="preserve">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C61A0AC" w14:textId="6C0A6B77" w:rsidR="00705175" w:rsidRDefault="00705175" w:rsidP="00705175">
      <w:pPr>
        <w:spacing w:after="160" w:line="259" w:lineRule="auto"/>
        <w:jc w:val="left"/>
      </w:pPr>
      <w:r>
        <w:br w:type="page"/>
      </w:r>
    </w:p>
    <w:p w14:paraId="1F91403F" w14:textId="52ACC5D0" w:rsidR="0067086A" w:rsidRDefault="0067086A" w:rsidP="0067086A">
      <w:pPr>
        <w:pStyle w:val="berschrift3"/>
        <w:numPr>
          <w:ilvl w:val="2"/>
          <w:numId w:val="1"/>
        </w:numPr>
      </w:pPr>
      <w:r>
        <w:lastRenderedPageBreak/>
        <w:t>Vollständige Architektur</w:t>
      </w:r>
    </w:p>
    <w:p w14:paraId="69C775C1" w14:textId="1DA311E2" w:rsidR="00E50BF8" w:rsidRDefault="00E50BF8" w:rsidP="00E50BF8">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77CB7EF9" w14:textId="48672F82" w:rsidR="000E1041" w:rsidRDefault="00705175" w:rsidP="000E1041">
      <w:pPr>
        <w:keepNext/>
      </w:pPr>
      <w:r w:rsidRPr="00705175">
        <w:rPr>
          <w:noProof/>
          <w:lang w:eastAsia="de-DE"/>
        </w:rPr>
        <w:drawing>
          <wp:inline distT="0" distB="0" distL="0" distR="0" wp14:anchorId="358AFB4A" wp14:editId="4A23602C">
            <wp:extent cx="5760720" cy="5625832"/>
            <wp:effectExtent l="0" t="0" r="0" b="0"/>
            <wp:docPr id="8" name="Grafik 8" descr="C:\Users\ns102\Desktop\Python\GUI\project_configurator\Enterprise Architect Diagramme\Diagramme PNGs\Klassendiagram\Klassendiagram_al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s102\Desktop\Python\GUI\project_configurator\Enterprise Architect Diagramme\Diagramme PNGs\Klassendiagram\Klassendiagram_alle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5625832"/>
                    </a:xfrm>
                    <a:prstGeom prst="rect">
                      <a:avLst/>
                    </a:prstGeom>
                    <a:noFill/>
                    <a:ln>
                      <a:noFill/>
                    </a:ln>
                  </pic:spPr>
                </pic:pic>
              </a:graphicData>
            </a:graphic>
          </wp:inline>
        </w:drawing>
      </w:r>
      <w:bookmarkStart w:id="39" w:name="_GoBack"/>
      <w:bookmarkEnd w:id="39"/>
    </w:p>
    <w:p w14:paraId="12F2F316" w14:textId="03ACF21E" w:rsidR="00E2156C" w:rsidRDefault="000E1041" w:rsidP="000E1041">
      <w:pPr>
        <w:pStyle w:val="Beschriftung"/>
      </w:pPr>
      <w:r>
        <w:t xml:space="preserve">Abbildung </w:t>
      </w:r>
      <w:fldSimple w:instr=" SEQ Abbildung \* ARABIC ">
        <w:r w:rsidR="005718DF">
          <w:rPr>
            <w:noProof/>
          </w:rPr>
          <w:t>12</w:t>
        </w:r>
      </w:fldSimple>
      <w:r>
        <w:t>: Vollständiges Klassendiagram</w:t>
      </w:r>
    </w:p>
    <w:p w14:paraId="491614BC" w14:textId="2A38A1E5" w:rsidR="000E1041" w:rsidRDefault="000E1041" w:rsidP="00E50BF8">
      <w:r>
        <w:t xml:space="preserve">Die Abbildung </w:t>
      </w:r>
      <w:r w:rsidRPr="00911402">
        <w:rPr>
          <w:b/>
          <w:bCs/>
        </w:rPr>
        <w:t>XX</w:t>
      </w:r>
      <w:r>
        <w:t xml:space="preserve"> zeigt das vollständige Klassendiagramm, mit allen verwendeten Klassen </w:t>
      </w:r>
      <w:r w:rsidR="008652FF">
        <w:t xml:space="preserve">und deren Beziehungen </w:t>
      </w:r>
      <w:r>
        <w:t xml:space="preserve">in der Software. </w:t>
      </w:r>
      <w:r w:rsidR="006D5A5A">
        <w:t xml:space="preserve">Aus dem Diagramm geht hervor, dass alle Screens / </w:t>
      </w:r>
      <w:proofErr w:type="spellStart"/>
      <w:r w:rsidR="006D5A5A">
        <w:t>SubScreens</w:t>
      </w:r>
      <w:proofErr w:type="spellEnd"/>
      <w:r w:rsidR="006D5A5A">
        <w:t xml:space="preserve">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xml:space="preserve">. Im Folgenden wird jeder Screen / </w:t>
      </w:r>
      <w:proofErr w:type="spellStart"/>
      <w:r w:rsidR="00363DED">
        <w:t>SubScreen</w:t>
      </w:r>
      <w:proofErr w:type="spellEnd"/>
      <w:r w:rsidR="00363DED">
        <w:t xml:space="preserve"> mit den dazugehörigen Frames erklärt:</w:t>
      </w:r>
    </w:p>
    <w:p w14:paraId="28883C4A" w14:textId="085C653E" w:rsidR="00363DED" w:rsidRPr="00505A76" w:rsidRDefault="006F355D" w:rsidP="002D5577">
      <w:r>
        <w:t xml:space="preserve">Die Klasse </w:t>
      </w:r>
      <w:proofErr w:type="spellStart"/>
      <w:r w:rsidRPr="006F355D">
        <w:rPr>
          <w:i/>
          <w:iCs/>
        </w:rPr>
        <w:t>MainMenu_Screen</w:t>
      </w:r>
      <w:proofErr w:type="spellEnd"/>
      <w:r>
        <w:rPr>
          <w:i/>
          <w:iCs/>
        </w:rPr>
        <w:t xml:space="preserve"> </w:t>
      </w:r>
      <w:r w:rsidR="008652FF">
        <w:t xml:space="preserve">wird dazu benutzt, um das Hauptmenü mit all dessen Funktionen zu erstellen. </w:t>
      </w:r>
      <w:r w:rsidR="00E20875">
        <w:t xml:space="preserve">Dazu erstellt, wie in dem </w:t>
      </w:r>
      <w:r w:rsidR="007503C0">
        <w:t>letzten</w:t>
      </w:r>
      <w:r w:rsidR="00E20875">
        <w:t xml:space="preserve"> Kapitel 5.2.1 erklärt, die </w:t>
      </w:r>
      <w:r w:rsidR="00E20875">
        <w:lastRenderedPageBreak/>
        <w:t xml:space="preserve">Klasse </w:t>
      </w:r>
      <w:r w:rsidR="00E20875" w:rsidRPr="00E20875">
        <w:rPr>
          <w:i/>
          <w:iCs/>
        </w:rPr>
        <w:t>App</w:t>
      </w:r>
      <w:r w:rsidR="00E20875">
        <w:t xml:space="preserve"> eine Instanz </w:t>
      </w:r>
      <w:r w:rsidR="00C27093">
        <w:t xml:space="preserve">der </w:t>
      </w:r>
      <w:r w:rsidR="00E20875">
        <w:t xml:space="preserve">Klasse </w:t>
      </w:r>
      <w:proofErr w:type="spellStart"/>
      <w:r w:rsidR="00E20875" w:rsidRPr="006F355D">
        <w:rPr>
          <w:i/>
          <w:iCs/>
        </w:rPr>
        <w:t>MainMenu_Screen</w:t>
      </w:r>
      <w:proofErr w:type="spellEnd"/>
      <w:r w:rsidR="00E20875">
        <w:rPr>
          <w:i/>
          <w:iCs/>
        </w:rPr>
        <w:t xml:space="preserve"> </w:t>
      </w:r>
      <w:r w:rsidR="00E20875">
        <w:t xml:space="preserve">und fügt diese der Instanz der Klasse </w:t>
      </w:r>
      <w:proofErr w:type="spellStart"/>
      <w:r w:rsidR="00E20875" w:rsidRPr="00E20875">
        <w:rPr>
          <w:i/>
          <w:iCs/>
        </w:rPr>
        <w:t>QStackedWidget</w:t>
      </w:r>
      <w:proofErr w:type="spellEnd"/>
      <w:r w:rsidR="00E20875">
        <w:t xml:space="preserve"> hinzu. </w:t>
      </w:r>
      <w:r w:rsidR="008652FF">
        <w:t xml:space="preserve">Wie in Kapitel 5.1.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2D5577">
        <w:t xml:space="preserve">lau in der Abbildung </w:t>
      </w:r>
      <w:r w:rsidR="002D5577" w:rsidRPr="002D5577">
        <w:rPr>
          <w:b/>
          <w:bCs/>
        </w:rPr>
        <w:t>XX</w:t>
      </w:r>
      <w:r w:rsidR="00B768A5" w:rsidRPr="00B768A5">
        <w:t xml:space="preserve"> des Kapitels 5.1.1</w:t>
      </w:r>
      <w:r w:rsidR="002D5577">
        <w:t xml:space="preserve">, wird mithilfe der Klasse </w:t>
      </w:r>
      <w:proofErr w:type="spellStart"/>
      <w:r w:rsidRPr="006F355D">
        <w:rPr>
          <w:i/>
          <w:iCs/>
        </w:rPr>
        <w:t>SearchProject_Frame</w:t>
      </w:r>
      <w:proofErr w:type="spellEnd"/>
      <w:r w:rsidR="002D5577">
        <w:t xml:space="preserve"> erstellt</w:t>
      </w:r>
      <w:r w:rsidR="0030684B">
        <w:t xml:space="preserve">, einem </w:t>
      </w:r>
      <w:proofErr w:type="spellStart"/>
      <w:r w:rsidR="0030684B">
        <w:t>Kindelement</w:t>
      </w:r>
      <w:proofErr w:type="spellEnd"/>
      <w:r w:rsidR="0030684B">
        <w:t xml:space="preserve"> der Klasse </w:t>
      </w:r>
      <w:r w:rsidR="0030684B" w:rsidRPr="0030684B">
        <w:rPr>
          <w:i/>
          <w:iCs/>
        </w:rPr>
        <w:t>Frame</w:t>
      </w:r>
      <w:r w:rsidR="0030684B">
        <w:t xml:space="preserve">. Dazu erstellt </w:t>
      </w:r>
      <w:proofErr w:type="spellStart"/>
      <w:r w:rsidR="0030684B" w:rsidRPr="006F355D">
        <w:rPr>
          <w:i/>
          <w:iCs/>
        </w:rPr>
        <w:t>MainMenu_Screen</w:t>
      </w:r>
      <w:proofErr w:type="spellEnd"/>
      <w:r w:rsidR="0030684B">
        <w:rPr>
          <w:i/>
          <w:iCs/>
        </w:rPr>
        <w:t xml:space="preserve"> </w:t>
      </w:r>
      <w:r w:rsidR="0030684B">
        <w:t xml:space="preserve">eine Instanz der Klasse </w:t>
      </w:r>
      <w:proofErr w:type="spellStart"/>
      <w:r w:rsidR="0030684B" w:rsidRPr="006F355D">
        <w:rPr>
          <w:i/>
          <w:iCs/>
        </w:rPr>
        <w:t>SearchProject_Frame</w:t>
      </w:r>
      <w:proofErr w:type="spellEnd"/>
      <w:r w:rsidR="0030684B">
        <w:t xml:space="preserve"> und fügt diese Instanz dem eigenen Layout hinzu. </w:t>
      </w:r>
      <w:r w:rsidR="00E20875">
        <w:t xml:space="preserve">Die </w:t>
      </w:r>
      <w:proofErr w:type="spellStart"/>
      <w:r w:rsidR="00E20875" w:rsidRPr="006F355D">
        <w:rPr>
          <w:i/>
          <w:iCs/>
        </w:rPr>
        <w:t>SearchProject_Frame</w:t>
      </w:r>
      <w:proofErr w:type="spellEnd"/>
      <w:r w:rsidR="00E20875">
        <w:t xml:space="preserve">-Instanz enthält dabei alle notwenigen </w:t>
      </w:r>
      <w:proofErr w:type="spellStart"/>
      <w:r w:rsidR="00E20875">
        <w:t>Widgets</w:t>
      </w:r>
      <w:proofErr w:type="spellEnd"/>
      <w:r w:rsidR="00E20875">
        <w:t xml:space="preserve">, die auch in der Abbildung </w:t>
      </w:r>
      <w:r w:rsidR="00E20875" w:rsidRPr="00E20875">
        <w:rPr>
          <w:b/>
          <w:bCs/>
        </w:rPr>
        <w:t>XX</w:t>
      </w:r>
      <w:r w:rsidR="00E20875">
        <w:t xml:space="preserve"> </w:t>
      </w:r>
      <w:r w:rsidR="00B768A5">
        <w:t>des Kapitels 5.1.1 zu sehen</w:t>
      </w:r>
      <w:r w:rsidR="00E20875">
        <w:t xml:space="preserve"> sind. </w:t>
      </w:r>
      <w:r w:rsidR="0030684B">
        <w:t xml:space="preserve">Der zweite Teil, gekennzeichnet durch die Farbe </w:t>
      </w:r>
      <w:r w:rsidR="00E20875">
        <w:t>R</w:t>
      </w:r>
      <w:r w:rsidR="0030684B">
        <w:t xml:space="preserve">ot in der Abbildung </w:t>
      </w:r>
      <w:r w:rsidR="0030684B" w:rsidRPr="0030684B">
        <w:rPr>
          <w:b/>
          <w:bCs/>
        </w:rPr>
        <w:t>XX</w:t>
      </w:r>
      <w:r w:rsidR="00B768A5">
        <w:rPr>
          <w:b/>
          <w:bCs/>
        </w:rPr>
        <w:t xml:space="preserve"> </w:t>
      </w:r>
      <w:r w:rsidR="00B768A5" w:rsidRPr="00B768A5">
        <w:t>des Kapitels 5.1.1</w:t>
      </w:r>
      <w:r w:rsidR="0030684B">
        <w:t xml:space="preserve">, </w:t>
      </w:r>
      <w:r w:rsidR="00076B27">
        <w:t xml:space="preserve">sowie alle anderen </w:t>
      </w:r>
      <w:proofErr w:type="spellStart"/>
      <w:r w:rsidR="00076B27">
        <w:t>Widgets</w:t>
      </w:r>
      <w:proofErr w:type="spellEnd"/>
      <w:r w:rsidR="00076B27">
        <w:t xml:space="preserve">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proofErr w:type="spellStart"/>
      <w:r w:rsidR="0030684B" w:rsidRPr="006F355D">
        <w:rPr>
          <w:i/>
          <w:iCs/>
        </w:rPr>
        <w:t>MainMenu_Screen</w:t>
      </w:r>
      <w:proofErr w:type="spellEnd"/>
      <w:r w:rsidR="0030684B">
        <w:rPr>
          <w:i/>
          <w:iCs/>
        </w:rPr>
        <w:t xml:space="preserve"> </w:t>
      </w:r>
      <w:r w:rsidR="0030684B" w:rsidRPr="0030684B">
        <w:t>erstellt</w:t>
      </w:r>
      <w:r w:rsidR="0030684B">
        <w:rPr>
          <w:i/>
          <w:iCs/>
        </w:rPr>
        <w:t>.</w:t>
      </w:r>
    </w:p>
    <w:p w14:paraId="32049AA3" w14:textId="547400FB" w:rsidR="002D5577" w:rsidRPr="0038025E" w:rsidRDefault="00383F1A" w:rsidP="002D5577">
      <w:r>
        <w:t xml:space="preserve">Die Klasse </w:t>
      </w:r>
      <w:proofErr w:type="spellStart"/>
      <w:r w:rsidRPr="00383F1A">
        <w:rPr>
          <w:i/>
          <w:iCs/>
        </w:rPr>
        <w:t>CreateProject_SubScree</w:t>
      </w:r>
      <w:r w:rsidR="007503C0">
        <w:rPr>
          <w:i/>
          <w:iCs/>
        </w:rPr>
        <w:t>n</w:t>
      </w:r>
      <w:proofErr w:type="spellEnd"/>
      <w:r w:rsidR="007503C0">
        <w:t xml:space="preserve"> wird dazu benutzt, um das Fenster für die Projekterstellung, wie in dem vorherigen Kapitel 5.1.2 erklärt, zu erstellen. Dazu erstellt, wie in dem letzten Kapitel 5.2.1 erklärt, die Klasse </w:t>
      </w:r>
      <w:r w:rsidR="007503C0" w:rsidRPr="00E20875">
        <w:rPr>
          <w:i/>
          <w:iCs/>
        </w:rPr>
        <w:t>App</w:t>
      </w:r>
      <w:r w:rsidR="007503C0">
        <w:t xml:space="preserve"> eine Instanz </w:t>
      </w:r>
      <w:r w:rsidR="00C27093">
        <w:t xml:space="preserve">der </w:t>
      </w:r>
      <w:r w:rsidR="007503C0">
        <w:t xml:space="preserve">Klasse </w:t>
      </w:r>
      <w:proofErr w:type="spellStart"/>
      <w:r w:rsidR="007503C0" w:rsidRPr="006F355D">
        <w:rPr>
          <w:i/>
          <w:iCs/>
        </w:rPr>
        <w:t>MainMenu_Screen</w:t>
      </w:r>
      <w:proofErr w:type="spellEnd"/>
      <w:r w:rsidR="007503C0">
        <w:rPr>
          <w:i/>
          <w:iCs/>
        </w:rPr>
        <w:t xml:space="preserve"> </w:t>
      </w:r>
      <w:r w:rsidR="007503C0">
        <w:t xml:space="preserve">und fügt diese der Instanz der Klasse </w:t>
      </w:r>
      <w:proofErr w:type="spellStart"/>
      <w:r w:rsidR="007503C0" w:rsidRPr="00E20875">
        <w:rPr>
          <w:i/>
          <w:iCs/>
        </w:rPr>
        <w:t>QStackedWidget</w:t>
      </w:r>
      <w:proofErr w:type="spellEnd"/>
      <w:r w:rsidR="007503C0">
        <w:t xml:space="preserve"> hinzu. Wie</w:t>
      </w:r>
      <w:r w:rsidR="00184E5B">
        <w:t xml:space="preserve"> </w:t>
      </w:r>
      <w:r w:rsidR="007503C0">
        <w:t xml:space="preserve">in der Abbildung </w:t>
      </w:r>
      <w:r w:rsidR="007503C0" w:rsidRPr="007503C0">
        <w:rPr>
          <w:b/>
          <w:bCs/>
        </w:rPr>
        <w:t>XX</w:t>
      </w:r>
      <w:r w:rsidR="007503C0">
        <w:t xml:space="preserve"> </w:t>
      </w:r>
      <w:r w:rsidR="00184E5B">
        <w:t xml:space="preserve">des Kapitels 5.1.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proofErr w:type="spellStart"/>
      <w:r w:rsidR="00CA6549" w:rsidRPr="00CA6549">
        <w:rPr>
          <w:i/>
          <w:iCs/>
        </w:rPr>
        <w:t>ProjectNameAndReadme_Frame</w:t>
      </w:r>
      <w:proofErr w:type="spellEnd"/>
      <w:r w:rsidR="00CA6549">
        <w:rPr>
          <w:i/>
          <w:iCs/>
        </w:rPr>
        <w:t xml:space="preserve"> </w:t>
      </w:r>
      <w:r w:rsidR="00CA6549">
        <w:t xml:space="preserve">erstellt, der zweite Teil mithilfe der Klasse </w:t>
      </w:r>
      <w:proofErr w:type="spellStart"/>
      <w:r w:rsidR="00CA6549" w:rsidRPr="00CA6549">
        <w:rPr>
          <w:i/>
          <w:iCs/>
        </w:rPr>
        <w:t>FeaturesCheckbox_Frame</w:t>
      </w:r>
      <w:proofErr w:type="spellEnd"/>
      <w:r w:rsidR="00CA6549">
        <w:t xml:space="preserve">, der dritte Teil mithilfe der Klasse </w:t>
      </w:r>
      <w:proofErr w:type="spellStart"/>
      <w:r w:rsidR="00CA6549" w:rsidRPr="00CA6549">
        <w:rPr>
          <w:i/>
          <w:iCs/>
        </w:rPr>
        <w:t>AddAuthor_Frame</w:t>
      </w:r>
      <w:proofErr w:type="spellEnd"/>
      <w:r w:rsidR="00CA6549">
        <w:t xml:space="preserve"> und der letzte Teil mithilfe der Klasse </w:t>
      </w:r>
      <w:proofErr w:type="spellStart"/>
      <w:r w:rsidR="00CA6549" w:rsidRPr="00CA6549">
        <w:rPr>
          <w:i/>
          <w:iCs/>
        </w:rPr>
        <w:t>SavingDirectory_Frame</w:t>
      </w:r>
      <w:proofErr w:type="spellEnd"/>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proofErr w:type="spellStart"/>
      <w:r w:rsidR="00505A76" w:rsidRPr="00383F1A">
        <w:rPr>
          <w:i/>
          <w:iCs/>
        </w:rPr>
        <w:t>CreateProject_SubScree</w:t>
      </w:r>
      <w:r w:rsidR="00505A76">
        <w:rPr>
          <w:i/>
          <w:iCs/>
        </w:rPr>
        <w:t>n</w:t>
      </w:r>
      <w:proofErr w:type="spellEnd"/>
      <w:r w:rsidR="00505A76">
        <w:rPr>
          <w:i/>
          <w:iCs/>
        </w:rPr>
        <w:t xml:space="preserve"> </w:t>
      </w:r>
      <w:r w:rsidR="00505A76">
        <w:t xml:space="preserve">Instanzen der vier </w:t>
      </w:r>
      <w:r w:rsidR="001C02B1">
        <w:t>Frame-</w:t>
      </w:r>
      <w:r w:rsidR="00505A76">
        <w:t xml:space="preserve">Klassen und fügt diese nacheinander dem eigenen Layout hinzu. </w:t>
      </w:r>
      <w:r w:rsidR="0038025E">
        <w:t xml:space="preserve">Die restlichen </w:t>
      </w:r>
      <w:proofErr w:type="spellStart"/>
      <w:r w:rsidR="0038025E">
        <w:t>Widgets</w:t>
      </w:r>
      <w:proofErr w:type="spellEnd"/>
      <w:r w:rsidR="0038025E">
        <w:t xml:space="preserve">, die in der Abbildung </w:t>
      </w:r>
      <w:r w:rsidR="0038025E" w:rsidRPr="0038025E">
        <w:rPr>
          <w:b/>
          <w:bCs/>
        </w:rPr>
        <w:t>XX</w:t>
      </w:r>
      <w:r w:rsidR="0038025E">
        <w:t xml:space="preserve"> des Kapitels 5.1.2 </w:t>
      </w:r>
      <w:proofErr w:type="spellStart"/>
      <w:r w:rsidR="0038025E">
        <w:t>zusehen</w:t>
      </w:r>
      <w:proofErr w:type="spellEnd"/>
      <w:r w:rsidR="0038025E">
        <w:t xml:space="preserve"> sind, werden direkt in dem Konstruktor der Klasse </w:t>
      </w:r>
      <w:proofErr w:type="spellStart"/>
      <w:r w:rsidR="0038025E" w:rsidRPr="00383F1A">
        <w:rPr>
          <w:i/>
          <w:iCs/>
        </w:rPr>
        <w:t>CreateProject_SubScree</w:t>
      </w:r>
      <w:r w:rsidR="0038025E">
        <w:rPr>
          <w:i/>
          <w:iCs/>
        </w:rPr>
        <w:t>n</w:t>
      </w:r>
      <w:proofErr w:type="spellEnd"/>
      <w:r w:rsidR="0038025E">
        <w:rPr>
          <w:i/>
          <w:iCs/>
        </w:rPr>
        <w:t xml:space="preserve"> </w:t>
      </w:r>
      <w:r w:rsidR="0038025E">
        <w:t>erstellt.</w:t>
      </w:r>
    </w:p>
    <w:p w14:paraId="2DC30291" w14:textId="33A48BB0" w:rsidR="003A199F" w:rsidRPr="00D1186C" w:rsidRDefault="00383F1A" w:rsidP="002D5577">
      <w:r>
        <w:t xml:space="preserve">Die Klasse </w:t>
      </w:r>
      <w:proofErr w:type="spellStart"/>
      <w:r w:rsidRPr="00383F1A">
        <w:rPr>
          <w:i/>
          <w:iCs/>
        </w:rPr>
        <w:t>UpdateProject_S</w:t>
      </w:r>
      <w:r w:rsidR="003A199F">
        <w:rPr>
          <w:i/>
          <w:iCs/>
        </w:rPr>
        <w:t>ub</w:t>
      </w:r>
      <w:r w:rsidRPr="00383F1A">
        <w:rPr>
          <w:i/>
          <w:iCs/>
        </w:rPr>
        <w:t>Scre</w:t>
      </w:r>
      <w:r w:rsidR="00621ADC">
        <w:rPr>
          <w:i/>
          <w:iCs/>
        </w:rPr>
        <w:t>en</w:t>
      </w:r>
      <w:proofErr w:type="spellEnd"/>
      <w:r w:rsidR="00621ADC">
        <w:rPr>
          <w:i/>
          <w:iCs/>
        </w:rPr>
        <w:t xml:space="preserve"> </w:t>
      </w:r>
      <w:r w:rsidR="00621ADC">
        <w:t>wird dazu benutzt, um das Fenster für die Projektaktualisierung, wie in dem vorherigen Kapitel 5.1.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proofErr w:type="spellStart"/>
      <w:r w:rsidR="00621ADC" w:rsidRPr="00383F1A">
        <w:rPr>
          <w:i/>
          <w:iCs/>
        </w:rPr>
        <w:t>UpdateProject_S</w:t>
      </w:r>
      <w:r w:rsidR="003A199F">
        <w:rPr>
          <w:i/>
          <w:iCs/>
        </w:rPr>
        <w:t>ub</w:t>
      </w:r>
      <w:r w:rsidR="00621ADC" w:rsidRPr="00383F1A">
        <w:rPr>
          <w:i/>
          <w:iCs/>
        </w:rPr>
        <w:t>Scre</w:t>
      </w:r>
      <w:r w:rsidR="00621ADC">
        <w:rPr>
          <w:i/>
          <w:iCs/>
        </w:rPr>
        <w:t>en</w:t>
      </w:r>
      <w:proofErr w:type="spellEnd"/>
      <w:r w:rsidR="00621ADC">
        <w:rPr>
          <w:i/>
          <w:iCs/>
        </w:rPr>
        <w:t xml:space="preserve"> </w:t>
      </w:r>
      <w:r w:rsidR="00621ADC">
        <w:t xml:space="preserve">und fügt diese der Instanz der Klasse </w:t>
      </w:r>
      <w:proofErr w:type="spellStart"/>
      <w:r w:rsidR="00621ADC" w:rsidRPr="00E20875">
        <w:rPr>
          <w:i/>
          <w:iCs/>
        </w:rPr>
        <w:t>QStackedWidget</w:t>
      </w:r>
      <w:proofErr w:type="spellEnd"/>
      <w:r w:rsidR="00621ADC">
        <w:t xml:space="preserve"> hinzu. Wie in der Abbildung </w:t>
      </w:r>
      <w:r w:rsidR="00621ADC" w:rsidRPr="007503C0">
        <w:rPr>
          <w:b/>
          <w:bCs/>
        </w:rPr>
        <w:t>XX</w:t>
      </w:r>
      <w:r w:rsidR="00621ADC">
        <w:t xml:space="preserve"> des Kapitels 5.1.</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erstellt, </w:t>
      </w:r>
      <w:r w:rsidR="00D1186C">
        <w:lastRenderedPageBreak/>
        <w:t xml:space="preserve">der zweite Teil mithilfe der Klasse </w:t>
      </w:r>
      <w:proofErr w:type="spellStart"/>
      <w:r w:rsidR="00D1186C">
        <w:rPr>
          <w:i/>
          <w:iCs/>
        </w:rPr>
        <w:t>UpdatableFiles</w:t>
      </w:r>
      <w:r w:rsidR="00D1186C" w:rsidRPr="00CA6549">
        <w:rPr>
          <w:i/>
          <w:iCs/>
        </w:rPr>
        <w:t>_Frame</w:t>
      </w:r>
      <w:proofErr w:type="spellEnd"/>
      <w:r w:rsidR="00D1186C">
        <w:t xml:space="preserve"> und der dritte Teil mithilfe der Klasse </w:t>
      </w:r>
      <w:proofErr w:type="spellStart"/>
      <w:r w:rsidR="00D1186C">
        <w:rPr>
          <w:i/>
          <w:iCs/>
        </w:rPr>
        <w:t>DiffOutput</w:t>
      </w:r>
      <w:r w:rsidR="00D1186C" w:rsidRPr="00CA6549">
        <w:rPr>
          <w:i/>
          <w:iCs/>
        </w:rPr>
        <w:t>_Frame</w:t>
      </w:r>
      <w:proofErr w:type="spellEnd"/>
      <w:r w:rsidR="00D1186C">
        <w:t xml:space="preserve">. Alle vier Klassen sind dabei Kinderelemente der Klasse </w:t>
      </w:r>
      <w:r w:rsidR="00D1186C" w:rsidRPr="00CA6549">
        <w:rPr>
          <w:i/>
          <w:iCs/>
        </w:rPr>
        <w:t>Frame</w:t>
      </w:r>
      <w:r w:rsidR="00D1186C">
        <w:t xml:space="preserve">. Die Klassen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und </w:t>
      </w:r>
      <w:proofErr w:type="spellStart"/>
      <w:r w:rsidR="00D1186C">
        <w:rPr>
          <w:i/>
          <w:iCs/>
        </w:rPr>
        <w:t>UpdatableFiles</w:t>
      </w:r>
      <w:r w:rsidR="00D1186C" w:rsidRPr="00CA6549">
        <w:rPr>
          <w:i/>
          <w:iCs/>
        </w:rPr>
        <w:t>_Frame</w:t>
      </w:r>
      <w:proofErr w:type="spellEnd"/>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proofErr w:type="spellStart"/>
      <w:r w:rsidR="00D1186C">
        <w:rPr>
          <w:i/>
          <w:iCs/>
        </w:rPr>
        <w:t>DiffOutput</w:t>
      </w:r>
      <w:r w:rsidR="00D1186C" w:rsidRPr="00CA6549">
        <w:rPr>
          <w:i/>
          <w:iCs/>
        </w:rPr>
        <w:t>_Frame</w:t>
      </w:r>
      <w:proofErr w:type="spellEnd"/>
      <w:r w:rsidR="00D1186C">
        <w:rPr>
          <w:i/>
          <w:iCs/>
        </w:rPr>
        <w:t xml:space="preserve"> </w:t>
      </w:r>
      <w:r w:rsidR="00D1186C">
        <w:t xml:space="preserve">ist </w:t>
      </w:r>
      <w:r w:rsidR="003A199F">
        <w:t xml:space="preserve">dagegen </w:t>
      </w:r>
      <w:r w:rsidR="00D1186C">
        <w:t xml:space="preserve">ein </w:t>
      </w:r>
      <w:proofErr w:type="spellStart"/>
      <w:r w:rsidR="00D1186C">
        <w:t>Kindelement</w:t>
      </w:r>
      <w:proofErr w:type="spellEnd"/>
      <w:r w:rsidR="00D1186C">
        <w:t xml:space="preserve"> der</w:t>
      </w:r>
      <w:r w:rsidR="003D4200">
        <w:t xml:space="preserve"> </w:t>
      </w:r>
      <w:proofErr w:type="spellStart"/>
      <w:r w:rsidR="00D1186C">
        <w:t>Qt</w:t>
      </w:r>
      <w:proofErr w:type="spellEnd"/>
      <w:r w:rsidR="00D1186C">
        <w:t xml:space="preserve"> spezifischen Klasse </w:t>
      </w:r>
      <w:proofErr w:type="spellStart"/>
      <w:r w:rsidR="00D1186C" w:rsidRPr="00D1186C">
        <w:rPr>
          <w:i/>
          <w:iCs/>
        </w:rPr>
        <w:t>QSplitter</w:t>
      </w:r>
      <w:proofErr w:type="spellEnd"/>
      <w:r w:rsidR="00D1186C">
        <w:t>.</w:t>
      </w:r>
      <w:r w:rsidR="003A199F">
        <w:t xml:space="preserve"> Um die Klassen für die farblich markierten Teile nutzen zu können, erstellt die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 xml:space="preserve">Instanzen der vier </w:t>
      </w:r>
      <w:r w:rsidR="001C02B1">
        <w:t>Frame-</w:t>
      </w:r>
      <w:r w:rsidR="003A199F">
        <w:t>Klassen und fügt diese nacheinander dem eigenen Layout hinzu.</w:t>
      </w:r>
      <w:r w:rsidR="001926E2" w:rsidRPr="001926E2">
        <w:t xml:space="preserve"> </w:t>
      </w:r>
      <w:r w:rsidR="001926E2">
        <w:t xml:space="preserve">Die drei Instanzen enthält dabei alle notwenigen </w:t>
      </w:r>
      <w:proofErr w:type="spellStart"/>
      <w:r w:rsidR="001926E2">
        <w:t>Widgets</w:t>
      </w:r>
      <w:proofErr w:type="spellEnd"/>
      <w:r w:rsidR="001926E2">
        <w:t xml:space="preserve">, die auch in der Abbildung </w:t>
      </w:r>
      <w:r w:rsidR="001926E2" w:rsidRPr="00E20875">
        <w:rPr>
          <w:b/>
          <w:bCs/>
        </w:rPr>
        <w:t>XX</w:t>
      </w:r>
      <w:r w:rsidR="001926E2">
        <w:t xml:space="preserve"> des Kapitels 5.1.3 zu sehen sind. Die Klasse </w:t>
      </w:r>
      <w:proofErr w:type="spellStart"/>
      <w:r w:rsidR="001926E2">
        <w:rPr>
          <w:i/>
          <w:iCs/>
        </w:rPr>
        <w:t>DiffOutput</w:t>
      </w:r>
      <w:r w:rsidR="001926E2" w:rsidRPr="00CA6549">
        <w:rPr>
          <w:i/>
          <w:iCs/>
        </w:rPr>
        <w:t>_Frame</w:t>
      </w:r>
      <w:proofErr w:type="spellEnd"/>
      <w:r w:rsidR="001926E2">
        <w:rPr>
          <w:i/>
          <w:iCs/>
        </w:rPr>
        <w:t xml:space="preserve"> </w:t>
      </w:r>
      <w:r w:rsidR="00604F5D">
        <w:t xml:space="preserve">benötigt dafür allerdings zwei weitere Klassen, um die drei Unterteile, beschrieben in Kapitel 5.1.3, des grün markierten Teils in der Abbildung </w:t>
      </w:r>
      <w:r w:rsidR="00604F5D" w:rsidRPr="00604F5D">
        <w:rPr>
          <w:b/>
          <w:bCs/>
        </w:rPr>
        <w:t>XX</w:t>
      </w:r>
      <w:r w:rsidR="00604F5D">
        <w:t xml:space="preserve"> zu erstellen. D</w:t>
      </w:r>
      <w:r w:rsidR="001926E2">
        <w:t xml:space="preserve">afür </w:t>
      </w:r>
      <w:r w:rsidR="00604F5D">
        <w:t xml:space="preserve">erstellt die Klasse </w:t>
      </w:r>
      <w:proofErr w:type="spellStart"/>
      <w:r w:rsidR="00604F5D">
        <w:rPr>
          <w:i/>
          <w:iCs/>
        </w:rPr>
        <w:t>DiffOutput</w:t>
      </w:r>
      <w:r w:rsidR="00604F5D" w:rsidRPr="00CA6549">
        <w:rPr>
          <w:i/>
          <w:iCs/>
        </w:rPr>
        <w:t>_Frame</w:t>
      </w:r>
      <w:proofErr w:type="spellEnd"/>
      <w:r w:rsidR="00604F5D">
        <w:rPr>
          <w:i/>
          <w:iCs/>
        </w:rPr>
        <w:t xml:space="preserve"> </w:t>
      </w:r>
      <w:r w:rsidR="001926E2">
        <w:t xml:space="preserve">zwei Instanzen der Klasse </w:t>
      </w:r>
      <w:proofErr w:type="spellStart"/>
      <w:r w:rsidR="001926E2" w:rsidRPr="001926E2">
        <w:rPr>
          <w:i/>
          <w:iCs/>
        </w:rPr>
        <w:t>Source_Frame</w:t>
      </w:r>
      <w:proofErr w:type="spellEnd"/>
      <w:r w:rsidR="001926E2">
        <w:t xml:space="preserve"> und eine Instanz der Klasse </w:t>
      </w:r>
      <w:proofErr w:type="spellStart"/>
      <w:r w:rsidR="001926E2" w:rsidRPr="001926E2">
        <w:rPr>
          <w:i/>
          <w:iCs/>
        </w:rPr>
        <w:t>Recipient_Frame</w:t>
      </w:r>
      <w:proofErr w:type="spellEnd"/>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proofErr w:type="spellStart"/>
      <w:r w:rsidR="00B73F50" w:rsidRPr="001926E2">
        <w:rPr>
          <w:i/>
          <w:iCs/>
        </w:rPr>
        <w:t>Source_Frame</w:t>
      </w:r>
      <w:proofErr w:type="spellEnd"/>
      <w:r w:rsidR="00B73F50">
        <w:t xml:space="preserve">-Instanzen </w:t>
      </w:r>
      <w:r w:rsidR="00604F5D">
        <w:t>sind dabei die beiden äußeren Splitter-Elemente</w:t>
      </w:r>
      <w:r w:rsidR="0049592B">
        <w:t xml:space="preserve"> des</w:t>
      </w:r>
      <w:r w:rsidR="00B73F50">
        <w:t xml:space="preserve"> grün markierten Teils der Abbildung </w:t>
      </w:r>
      <w:r w:rsidR="00B73F50" w:rsidRPr="00B73F50">
        <w:rPr>
          <w:b/>
          <w:bCs/>
        </w:rPr>
        <w:t>XX</w:t>
      </w:r>
      <w:r w:rsidR="00B73F50">
        <w:t xml:space="preserve"> </w:t>
      </w:r>
      <w:r w:rsidR="0049592B">
        <w:t>in dem</w:t>
      </w:r>
      <w:r w:rsidR="00B73F50">
        <w:t xml:space="preserve"> Kapitel 5.1.</w:t>
      </w:r>
      <w:r w:rsidR="0049592B">
        <w:t>3</w:t>
      </w:r>
      <w:r w:rsidR="00B73F50">
        <w:t xml:space="preserve">. Das </w:t>
      </w:r>
      <w:r w:rsidR="0049592B">
        <w:t>mittlere Splitter-Element</w:t>
      </w:r>
      <w:r w:rsidR="00B73F50">
        <w:t xml:space="preserve">, desselben grün markierten Teils, wird mithilfe der </w:t>
      </w:r>
      <w:proofErr w:type="spellStart"/>
      <w:r w:rsidR="00B73F50" w:rsidRPr="001926E2">
        <w:rPr>
          <w:i/>
          <w:iCs/>
        </w:rPr>
        <w:t>Recipient_Frame</w:t>
      </w:r>
      <w:proofErr w:type="spellEnd"/>
      <w:r w:rsidR="00B73F50">
        <w:t>-Instanz erstellt.</w:t>
      </w:r>
      <w:r w:rsidR="00687E54">
        <w:t xml:space="preserve"> Jedes der </w:t>
      </w:r>
      <w:r w:rsidR="00687E54" w:rsidRPr="00687E54">
        <w:rPr>
          <w:i/>
          <w:iCs/>
        </w:rPr>
        <w:t>Source</w:t>
      </w:r>
      <w:r w:rsidR="00687E54">
        <w:rPr>
          <w:i/>
          <w:iCs/>
        </w:rPr>
        <w:t>_</w:t>
      </w:r>
      <w:r w:rsidR="00687E54">
        <w:t>-/</w:t>
      </w:r>
      <w:proofErr w:type="spellStart"/>
      <w:r w:rsidR="00687E54" w:rsidRPr="00687E54">
        <w:rPr>
          <w:i/>
          <w:iCs/>
        </w:rPr>
        <w:t>Recipient_Frame</w:t>
      </w:r>
      <w:proofErr w:type="spellEnd"/>
      <w:r w:rsidR="00687E54">
        <w:t xml:space="preserve">-Instanzen sind Kinderelemente der klasse Frame und besitzen alle notwenigen </w:t>
      </w:r>
      <w:proofErr w:type="spellStart"/>
      <w:r w:rsidR="00687E54">
        <w:t>Widgets</w:t>
      </w:r>
      <w:proofErr w:type="spellEnd"/>
      <w:r w:rsidR="00687E54">
        <w:t xml:space="preserve">, die Abbildung </w:t>
      </w:r>
      <w:r w:rsidR="00687E54" w:rsidRPr="00E20875">
        <w:rPr>
          <w:b/>
          <w:bCs/>
        </w:rPr>
        <w:t>XX</w:t>
      </w:r>
      <w:r w:rsidR="00687E54">
        <w:t xml:space="preserve"> des Kapitels 5.1.3 zu sehen sind. </w:t>
      </w:r>
      <w:r w:rsidR="003A199F">
        <w:t xml:space="preserve">Die restlichen </w:t>
      </w:r>
      <w:proofErr w:type="spellStart"/>
      <w:r w:rsidR="003A199F">
        <w:t>Widgets</w:t>
      </w:r>
      <w:proofErr w:type="spellEnd"/>
      <w:r w:rsidR="003A199F">
        <w:t xml:space="preserve"> außerhalb der farblich markierten Teile, die in der Abbildung </w:t>
      </w:r>
      <w:r w:rsidR="003A199F" w:rsidRPr="0038025E">
        <w:rPr>
          <w:b/>
          <w:bCs/>
        </w:rPr>
        <w:t>XX</w:t>
      </w:r>
      <w:r w:rsidR="003A199F">
        <w:t xml:space="preserve"> des Kapitels 5.1.3 zu sehen sind, werden direkt in dem Konstruktor der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erstellt.</w:t>
      </w:r>
    </w:p>
    <w:p w14:paraId="3856D6C5" w14:textId="30EB5BD6" w:rsidR="00383F1A" w:rsidRPr="00B152DF" w:rsidRDefault="00383F1A" w:rsidP="002D5577">
      <w:r>
        <w:t xml:space="preserve">Die Klasse </w:t>
      </w:r>
      <w:proofErr w:type="spellStart"/>
      <w:r w:rsidRPr="00383F1A">
        <w:rPr>
          <w:i/>
          <w:iCs/>
        </w:rPr>
        <w:t>AddCmake</w:t>
      </w:r>
      <w:r w:rsidR="00B152DF">
        <w:rPr>
          <w:i/>
          <w:iCs/>
        </w:rPr>
        <w:t>Modudule</w:t>
      </w:r>
      <w:r w:rsidRPr="00383F1A">
        <w:rPr>
          <w:i/>
          <w:iCs/>
        </w:rPr>
        <w:t>_SubScre</w:t>
      </w:r>
      <w:r w:rsidR="00C27093">
        <w:rPr>
          <w:i/>
          <w:iCs/>
        </w:rPr>
        <w:t>en</w:t>
      </w:r>
      <w:proofErr w:type="spellEnd"/>
      <w:r w:rsidR="00C27093">
        <w:rPr>
          <w:i/>
          <w:iCs/>
        </w:rPr>
        <w:t xml:space="preserve"> </w:t>
      </w:r>
      <w:r w:rsidR="00C27093">
        <w:t>wird dazu benutzt, um das Fenster für die Erweiterung der Projektmodule, wie in dem vorherigen Kapitel 5.1.4 erklärt, zu erstellen.</w:t>
      </w:r>
      <w:r w:rsidR="00C27093" w:rsidRPr="00184E5B">
        <w:t xml:space="preserve"> </w:t>
      </w:r>
      <w:r w:rsidR="00C27093">
        <w:t xml:space="preserve">Dazu erstellt, wie in dem letzten Kapitel 5.2.1 erklärt, die Klasse </w:t>
      </w:r>
      <w:r w:rsidR="00C27093" w:rsidRPr="00E20875">
        <w:rPr>
          <w:i/>
          <w:iCs/>
        </w:rPr>
        <w:t>App</w:t>
      </w:r>
      <w:r w:rsidR="00C27093">
        <w:t xml:space="preserve"> eine Instanz der Klasse </w:t>
      </w:r>
      <w:proofErr w:type="spellStart"/>
      <w:r w:rsidR="00C27093" w:rsidRPr="00383F1A">
        <w:rPr>
          <w:i/>
          <w:iCs/>
        </w:rPr>
        <w:t>AddCmake</w:t>
      </w:r>
      <w:r w:rsidR="00B152DF">
        <w:rPr>
          <w:i/>
          <w:iCs/>
        </w:rPr>
        <w:t>Module</w:t>
      </w:r>
      <w:r w:rsidR="00C27093" w:rsidRPr="00383F1A">
        <w:rPr>
          <w:i/>
          <w:iCs/>
        </w:rPr>
        <w:t>_SubScre</w:t>
      </w:r>
      <w:r w:rsidR="00C27093">
        <w:rPr>
          <w:i/>
          <w:iCs/>
        </w:rPr>
        <w:t>en</w:t>
      </w:r>
      <w:proofErr w:type="spellEnd"/>
      <w:r w:rsidR="00C27093">
        <w:rPr>
          <w:i/>
          <w:iCs/>
        </w:rPr>
        <w:t xml:space="preserve"> </w:t>
      </w:r>
      <w:r w:rsidR="00C27093">
        <w:t xml:space="preserve">und fügt diese der Instanz der Klasse </w:t>
      </w:r>
      <w:proofErr w:type="spellStart"/>
      <w:r w:rsidR="00C27093" w:rsidRPr="00E20875">
        <w:rPr>
          <w:i/>
          <w:iCs/>
        </w:rPr>
        <w:t>QStackedWidget</w:t>
      </w:r>
      <w:proofErr w:type="spellEnd"/>
      <w:r w:rsidR="00C27093">
        <w:t xml:space="preserve"> hinzu. Wie in der Abbildung </w:t>
      </w:r>
      <w:r w:rsidR="00C27093" w:rsidRPr="007503C0">
        <w:rPr>
          <w:b/>
          <w:bCs/>
        </w:rPr>
        <w:t>XX</w:t>
      </w:r>
      <w:r w:rsidR="00C27093">
        <w:t xml:space="preserve"> des Kapitels 5.1.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erstellt, einem </w:t>
      </w:r>
      <w:proofErr w:type="spellStart"/>
      <w:r w:rsidR="00B152DF">
        <w:t>Kindelement</w:t>
      </w:r>
      <w:proofErr w:type="spellEnd"/>
      <w:r w:rsidR="00B152DF">
        <w:t xml:space="preserve"> der Klasse </w:t>
      </w:r>
      <w:r w:rsidR="00B152DF" w:rsidRPr="0030684B">
        <w:rPr>
          <w:i/>
          <w:iCs/>
        </w:rPr>
        <w:t>Frame</w:t>
      </w:r>
      <w:r w:rsidR="00B152DF">
        <w:rPr>
          <w:i/>
          <w:iCs/>
        </w:rPr>
        <w:t xml:space="preserve">. </w:t>
      </w:r>
      <w:r w:rsidR="00B152DF">
        <w:t xml:space="preserve">Dazu erstellt </w:t>
      </w:r>
      <w:proofErr w:type="spellStart"/>
      <w:r w:rsidR="00B152DF" w:rsidRPr="00383F1A">
        <w:rPr>
          <w:i/>
          <w:iCs/>
        </w:rPr>
        <w:t>AddCmake</w:t>
      </w:r>
      <w:r w:rsidR="00B152DF">
        <w:rPr>
          <w:i/>
          <w:iCs/>
        </w:rPr>
        <w:t>Module</w:t>
      </w:r>
      <w:r w:rsidR="00B152DF" w:rsidRPr="00383F1A">
        <w:rPr>
          <w:i/>
          <w:iCs/>
        </w:rPr>
        <w:t>_SubScre</w:t>
      </w:r>
      <w:r w:rsidR="00B152DF">
        <w:rPr>
          <w:i/>
          <w:iCs/>
        </w:rPr>
        <w:t>en</w:t>
      </w:r>
      <w:proofErr w:type="spellEnd"/>
      <w:r w:rsidR="00B152DF">
        <w:rPr>
          <w:i/>
          <w:iCs/>
        </w:rPr>
        <w:t xml:space="preserve"> </w:t>
      </w:r>
      <w:r w:rsidR="00B152DF">
        <w:t xml:space="preserve">eine Instanz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und fügt diese Instanz dem eigenen Layout hinzu. </w:t>
      </w:r>
      <w:r w:rsidR="006749EF">
        <w:t xml:space="preserve">Die </w:t>
      </w:r>
      <w:proofErr w:type="spellStart"/>
      <w:r w:rsidR="006749EF" w:rsidRPr="00383F1A">
        <w:rPr>
          <w:i/>
          <w:iCs/>
        </w:rPr>
        <w:t>AddCmake</w:t>
      </w:r>
      <w:r w:rsidR="006749EF">
        <w:rPr>
          <w:i/>
          <w:iCs/>
        </w:rPr>
        <w:t>Module</w:t>
      </w:r>
      <w:r w:rsidR="006749EF" w:rsidRPr="00383F1A">
        <w:rPr>
          <w:i/>
          <w:iCs/>
        </w:rPr>
        <w:t>_</w:t>
      </w:r>
      <w:r w:rsidR="006749EF">
        <w:rPr>
          <w:i/>
          <w:iCs/>
        </w:rPr>
        <w:t>Frame</w:t>
      </w:r>
      <w:proofErr w:type="spellEnd"/>
      <w:r w:rsidR="006749EF">
        <w:t xml:space="preserve">-Instanz enthält dabei alle notwenigen </w:t>
      </w:r>
      <w:proofErr w:type="spellStart"/>
      <w:r w:rsidR="006749EF">
        <w:t>Widgets</w:t>
      </w:r>
      <w:proofErr w:type="spellEnd"/>
      <w:r w:rsidR="006749EF">
        <w:t xml:space="preserve">, die auch in der Abbildung </w:t>
      </w:r>
      <w:r w:rsidR="006749EF" w:rsidRPr="00E20875">
        <w:rPr>
          <w:b/>
          <w:bCs/>
        </w:rPr>
        <w:t>XX</w:t>
      </w:r>
      <w:r w:rsidR="006749EF">
        <w:t xml:space="preserve"> des Kapitels 5.1.4 zu sehen sind. Darunter befinde</w:t>
      </w:r>
      <w:r w:rsidR="0067276B">
        <w:t>t</w:t>
      </w:r>
      <w:r w:rsidR="006749EF">
        <w:t xml:space="preserve"> sich auch die Liste</w:t>
      </w:r>
      <w:r w:rsidR="0067276B">
        <w:t xml:space="preserve">, gekennzeichnet durch die List 2.6 in der Abbildung </w:t>
      </w:r>
      <w:r w:rsidR="0067276B" w:rsidRPr="0067276B">
        <w:rPr>
          <w:b/>
          <w:bCs/>
        </w:rPr>
        <w:t>XX</w:t>
      </w:r>
      <w:r w:rsidR="0067276B">
        <w:t xml:space="preserve"> des Kapitels 5.1.4, in der alle lokalen </w:t>
      </w:r>
      <w:r w:rsidR="0067276B">
        <w:lastRenderedPageBreak/>
        <w:t xml:space="preserve">Abhängigkeiten des ausgewählten Projektes aufgelistet sind. </w:t>
      </w:r>
      <w:r w:rsidR="006F1CEF">
        <w:t xml:space="preserve">Wie in der Abbildung </w:t>
      </w:r>
      <w:r w:rsidR="006F1CEF" w:rsidRPr="006F1CEF">
        <w:rPr>
          <w:b/>
          <w:bCs/>
        </w:rPr>
        <w:t>XX</w:t>
      </w:r>
      <w:r w:rsidR="006F1CEF">
        <w:t xml:space="preserve"> des Kapitels 5.1.4 zusehen, weisen die Listenelemente dieser Liste, mit der die lokalen Abhängigkeiten eines ausgewählten Projektes visualisiert werden, ein spezielles Layout auf. Deswegen werden die Listenelemente mithilfe der Klasse </w:t>
      </w:r>
      <w:proofErr w:type="spellStart"/>
      <w:r w:rsidR="006F1CEF" w:rsidRPr="006F1CEF">
        <w:rPr>
          <w:i/>
          <w:iCs/>
        </w:rPr>
        <w:t>ListItemWidget_Frame</w:t>
      </w:r>
      <w:proofErr w:type="spellEnd"/>
      <w:r w:rsidR="006F1CEF">
        <w:t xml:space="preserve"> erstellt</w:t>
      </w:r>
      <w:r w:rsidR="00106631">
        <w:t xml:space="preserve">, welche auch ein </w:t>
      </w:r>
      <w:proofErr w:type="spellStart"/>
      <w:r w:rsidR="00106631">
        <w:t>Kindelement</w:t>
      </w:r>
      <w:proofErr w:type="spellEnd"/>
      <w:r w:rsidR="00106631">
        <w:t xml:space="preserve"> der Klasse </w:t>
      </w:r>
      <w:r w:rsidR="00106631" w:rsidRPr="0030684B">
        <w:rPr>
          <w:i/>
          <w:iCs/>
        </w:rPr>
        <w:t>Frame</w:t>
      </w:r>
      <w:r w:rsidR="00106631">
        <w:rPr>
          <w:i/>
          <w:iCs/>
        </w:rPr>
        <w:t xml:space="preserve"> </w:t>
      </w:r>
      <w:r w:rsidR="00106631" w:rsidRPr="00106631">
        <w:t>ist.</w:t>
      </w:r>
      <w:r w:rsidR="00106631">
        <w:t xml:space="preserve"> Dazu erstellt die Klasse </w:t>
      </w:r>
      <w:proofErr w:type="spellStart"/>
      <w:r w:rsidR="00106631" w:rsidRPr="00383F1A">
        <w:rPr>
          <w:i/>
          <w:iCs/>
        </w:rPr>
        <w:t>AddCmake</w:t>
      </w:r>
      <w:r w:rsidR="00106631">
        <w:rPr>
          <w:i/>
          <w:iCs/>
        </w:rPr>
        <w:t>Module</w:t>
      </w:r>
      <w:r w:rsidR="00106631" w:rsidRPr="00383F1A">
        <w:rPr>
          <w:i/>
          <w:iCs/>
        </w:rPr>
        <w:t>_</w:t>
      </w:r>
      <w:r w:rsidR="00106631">
        <w:rPr>
          <w:i/>
          <w:iCs/>
        </w:rPr>
        <w:t>Frame</w:t>
      </w:r>
      <w:proofErr w:type="spellEnd"/>
      <w:r w:rsidR="00106631">
        <w:rPr>
          <w:i/>
          <w:iCs/>
        </w:rPr>
        <w:t xml:space="preserve"> </w:t>
      </w:r>
      <w:r w:rsidR="00106631">
        <w:t xml:space="preserve">beliebig viele Instanzen der Klasse </w:t>
      </w:r>
      <w:proofErr w:type="spellStart"/>
      <w:r w:rsidR="00106631" w:rsidRPr="006F1CEF">
        <w:rPr>
          <w:i/>
          <w:iCs/>
        </w:rPr>
        <w:t>ListItemWidget_Frame</w:t>
      </w:r>
      <w:proofErr w:type="spellEnd"/>
      <w:r w:rsidR="00106631">
        <w:rPr>
          <w:i/>
          <w:iCs/>
        </w:rPr>
        <w:t xml:space="preserve"> </w:t>
      </w:r>
      <w:r w:rsidR="00106631">
        <w:t xml:space="preserve">und fügt diese der Abhängigkeiten-Liste als Listenelemente hinzu. </w:t>
      </w:r>
      <w:r w:rsidR="006749EF">
        <w:t xml:space="preserve">Die restlichen </w:t>
      </w:r>
      <w:proofErr w:type="spellStart"/>
      <w:r w:rsidR="006749EF">
        <w:t>Widgets</w:t>
      </w:r>
      <w:proofErr w:type="spellEnd"/>
      <w:r w:rsidR="00106631">
        <w:t xml:space="preserve"> außerhalb des blau markierten Teils</w:t>
      </w:r>
      <w:r w:rsidR="006749EF">
        <w:t xml:space="preserve">, die in der Abbildung </w:t>
      </w:r>
      <w:r w:rsidR="006749EF" w:rsidRPr="0038025E">
        <w:rPr>
          <w:b/>
          <w:bCs/>
        </w:rPr>
        <w:t>XX</w:t>
      </w:r>
      <w:r w:rsidR="006749EF">
        <w:t xml:space="preserve"> des Kapitels 5.1.4 zu sehen sind, werden direkt in dem Konstruktor der Klasse </w:t>
      </w:r>
      <w:proofErr w:type="spellStart"/>
      <w:r w:rsidR="006749EF" w:rsidRPr="00383F1A">
        <w:rPr>
          <w:i/>
          <w:iCs/>
        </w:rPr>
        <w:t>AddCmake</w:t>
      </w:r>
      <w:r w:rsidR="006749EF">
        <w:rPr>
          <w:i/>
          <w:iCs/>
        </w:rPr>
        <w:t>Module</w:t>
      </w:r>
      <w:r w:rsidR="006749EF" w:rsidRPr="00383F1A">
        <w:rPr>
          <w:i/>
          <w:iCs/>
        </w:rPr>
        <w:t>_SubScre</w:t>
      </w:r>
      <w:r w:rsidR="006749EF">
        <w:rPr>
          <w:i/>
          <w:iCs/>
        </w:rPr>
        <w:t>en</w:t>
      </w:r>
      <w:proofErr w:type="spellEnd"/>
      <w:r w:rsidR="006749EF">
        <w:rPr>
          <w:i/>
          <w:iCs/>
        </w:rPr>
        <w:t xml:space="preserve"> </w:t>
      </w:r>
      <w:r w:rsidR="006749EF">
        <w:t>erstellt.</w:t>
      </w:r>
    </w:p>
    <w:p w14:paraId="5588638E" w14:textId="0814C747" w:rsidR="00383F1A" w:rsidRPr="001D2DC7" w:rsidRDefault="00383F1A" w:rsidP="002D5577">
      <w:r>
        <w:t xml:space="preserve">Die Klasse </w:t>
      </w:r>
      <w:proofErr w:type="spellStart"/>
      <w:r w:rsidRPr="00383F1A">
        <w:rPr>
          <w:i/>
          <w:iCs/>
        </w:rPr>
        <w:t>RunUtils_Su</w:t>
      </w:r>
      <w:r w:rsidR="00184E5B">
        <w:rPr>
          <w:i/>
          <w:iCs/>
        </w:rPr>
        <w:t>b</w:t>
      </w:r>
      <w:r w:rsidRPr="00383F1A">
        <w:rPr>
          <w:i/>
          <w:iCs/>
        </w:rPr>
        <w:t>Scree</w:t>
      </w:r>
      <w:r w:rsidR="001D2DC7">
        <w:rPr>
          <w:i/>
          <w:iCs/>
        </w:rPr>
        <w:t>n</w:t>
      </w:r>
      <w:proofErr w:type="spellEnd"/>
      <w:r w:rsidR="001D2DC7">
        <w:rPr>
          <w:i/>
          <w:iCs/>
        </w:rPr>
        <w:t xml:space="preserve"> </w:t>
      </w:r>
      <w:r w:rsidR="001D2DC7">
        <w:t>wird dazu benutzt, um das Fenster für die Ausführung der Dienstprogramme eines Projektes, wie in dem vorherigen Kapitel 5.1.5</w:t>
      </w:r>
      <w:r w:rsidR="00184E5B">
        <w:t xml:space="preserve"> erklärt</w:t>
      </w:r>
      <w:r w:rsidR="001D2DC7">
        <w:t>, zu erstellen.</w:t>
      </w:r>
      <w:r w:rsidR="00184E5B" w:rsidRPr="00184E5B">
        <w:t xml:space="preserve"> </w:t>
      </w:r>
      <w:r w:rsidR="00184E5B">
        <w:t xml:space="preserve">Dazu erstellt, wie in dem letzten Kapitel 5.2.1 erklärt, die Klasse </w:t>
      </w:r>
      <w:r w:rsidR="00184E5B" w:rsidRPr="00E20875">
        <w:rPr>
          <w:i/>
          <w:iCs/>
        </w:rPr>
        <w:t>App</w:t>
      </w:r>
      <w:r w:rsidR="00184E5B">
        <w:t xml:space="preserve"> eine Instanz </w:t>
      </w:r>
      <w:r w:rsidR="00C27093">
        <w:t xml:space="preserve">der </w:t>
      </w:r>
      <w:r w:rsidR="00184E5B">
        <w:t xml:space="preserve">Klasse </w:t>
      </w:r>
      <w:proofErr w:type="spellStart"/>
      <w:r w:rsidR="00184E5B" w:rsidRPr="00383F1A">
        <w:rPr>
          <w:i/>
          <w:iCs/>
        </w:rPr>
        <w:t>RunUtils_Su</w:t>
      </w:r>
      <w:r w:rsidR="00184E5B">
        <w:rPr>
          <w:i/>
          <w:iCs/>
        </w:rPr>
        <w:t>b</w:t>
      </w:r>
      <w:r w:rsidR="00184E5B" w:rsidRPr="00383F1A">
        <w:rPr>
          <w:i/>
          <w:iCs/>
        </w:rPr>
        <w:t>Scree</w:t>
      </w:r>
      <w:r w:rsidR="00184E5B">
        <w:rPr>
          <w:i/>
          <w:iCs/>
        </w:rPr>
        <w:t>n</w:t>
      </w:r>
      <w:proofErr w:type="spellEnd"/>
      <w:r w:rsidR="00184E5B">
        <w:rPr>
          <w:i/>
          <w:iCs/>
        </w:rPr>
        <w:t xml:space="preserve"> </w:t>
      </w:r>
      <w:r w:rsidR="00184E5B">
        <w:t xml:space="preserve">und fügt diese der Instanz der Klasse </w:t>
      </w:r>
      <w:proofErr w:type="spellStart"/>
      <w:r w:rsidR="00184E5B" w:rsidRPr="00E20875">
        <w:rPr>
          <w:i/>
          <w:iCs/>
        </w:rPr>
        <w:t>QStackedWidget</w:t>
      </w:r>
      <w:proofErr w:type="spellEnd"/>
      <w:r w:rsidR="00184E5B">
        <w:t xml:space="preserve"> hinzu. Wie in der Abbildung </w:t>
      </w:r>
      <w:r w:rsidR="00184E5B" w:rsidRPr="007503C0">
        <w:rPr>
          <w:b/>
          <w:bCs/>
        </w:rPr>
        <w:t>XX</w:t>
      </w:r>
      <w:r w:rsidR="00184E5B">
        <w:t xml:space="preserve"> des Kapitels 5.1.2 dargestellt, ist das Fenster für die Ausführung der Dienstprogramme eines Projektes aus zwei Teilen, gekennzeichnet durch die Farben Blau und Rot, aufgebaut. Der erste Teil wird mithilfe der Klasse </w:t>
      </w:r>
      <w:proofErr w:type="spellStart"/>
      <w:r w:rsidR="00184E5B" w:rsidRPr="00184E5B">
        <w:rPr>
          <w:i/>
          <w:iCs/>
        </w:rPr>
        <w:t>Utility_Frame</w:t>
      </w:r>
      <w:proofErr w:type="spellEnd"/>
      <w:r w:rsidR="00184E5B">
        <w:t xml:space="preserve"> erstellt</w:t>
      </w:r>
      <w:r w:rsidR="00F61C13">
        <w:t xml:space="preserve">, einem </w:t>
      </w:r>
      <w:proofErr w:type="spellStart"/>
      <w:r w:rsidR="00F61C13">
        <w:t>Kindelement</w:t>
      </w:r>
      <w:proofErr w:type="spellEnd"/>
      <w:r w:rsidR="00F61C13">
        <w:t xml:space="preserve"> der Klasse </w:t>
      </w:r>
      <w:r w:rsidR="00F61C13" w:rsidRPr="0030684B">
        <w:rPr>
          <w:i/>
          <w:iCs/>
        </w:rPr>
        <w:t>Frame</w:t>
      </w:r>
      <w:r w:rsidR="00F61C13">
        <w:t xml:space="preserve">. Dazu erstellt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t xml:space="preserve">eine Instanz der Klasse </w:t>
      </w:r>
      <w:proofErr w:type="spellStart"/>
      <w:r w:rsidR="00F61C13" w:rsidRPr="00184E5B">
        <w:rPr>
          <w:i/>
          <w:iCs/>
        </w:rPr>
        <w:t>Utility_Frame</w:t>
      </w:r>
      <w:proofErr w:type="spellEnd"/>
      <w:r w:rsidR="00F61C13">
        <w:t xml:space="preserve"> und fügt diese Instanz dem eigenen Layout hinzu. Die </w:t>
      </w:r>
      <w:proofErr w:type="spellStart"/>
      <w:r w:rsidR="00F61C13" w:rsidRPr="00184E5B">
        <w:rPr>
          <w:i/>
          <w:iCs/>
        </w:rPr>
        <w:t>Utility_Frame</w:t>
      </w:r>
      <w:proofErr w:type="spellEnd"/>
      <w:r w:rsidR="00F61C13">
        <w:t xml:space="preserve">-Instanz enthält dabei alle notwenigen </w:t>
      </w:r>
      <w:proofErr w:type="spellStart"/>
      <w:r w:rsidR="00F61C13">
        <w:t>Widgets</w:t>
      </w:r>
      <w:proofErr w:type="spellEnd"/>
      <w:r w:rsidR="00F61C13">
        <w:t xml:space="preserve">, die auch in der Abbildung </w:t>
      </w:r>
      <w:r w:rsidR="00F61C13" w:rsidRPr="00E20875">
        <w:rPr>
          <w:b/>
          <w:bCs/>
        </w:rPr>
        <w:t>XX</w:t>
      </w:r>
      <w:r w:rsidR="00F61C13">
        <w:t xml:space="preserve"> des Kapitels 5.1.5 zu sehen sind. Der zweite Teil, gekennzeichnet durch die Farbe Rot in der Abbildung </w:t>
      </w:r>
      <w:r w:rsidR="00F61C13" w:rsidRPr="0030684B">
        <w:rPr>
          <w:b/>
          <w:bCs/>
        </w:rPr>
        <w:t>XX</w:t>
      </w:r>
      <w:r w:rsidR="00F61C13">
        <w:rPr>
          <w:b/>
          <w:bCs/>
        </w:rPr>
        <w:t xml:space="preserve"> </w:t>
      </w:r>
      <w:r w:rsidR="00F61C13" w:rsidRPr="00B768A5">
        <w:t>des Kapitels 5.1.</w:t>
      </w:r>
      <w:r w:rsidR="00F61C13">
        <w:t xml:space="preserve">5, sowie alle anderen </w:t>
      </w:r>
      <w:proofErr w:type="spellStart"/>
      <w:r w:rsidR="00F61C13">
        <w:t>Widgets</w:t>
      </w:r>
      <w:proofErr w:type="spellEnd"/>
      <w:r w:rsidR="00F61C13">
        <w:t xml:space="preserve"> dieses Fensters werden direkt in dem Konstruktor der Klasse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rsidRPr="0030684B">
        <w:t>erstellt</w:t>
      </w:r>
      <w:r w:rsidR="00F61C13">
        <w:rPr>
          <w:i/>
          <w:iCs/>
        </w:rPr>
        <w:t>.</w:t>
      </w:r>
    </w:p>
    <w:p w14:paraId="6BFF0026" w14:textId="1B0BFC0F" w:rsidR="00383F1A" w:rsidRPr="00383F1A" w:rsidRDefault="00383F1A" w:rsidP="002D5577">
      <w:r>
        <w:t xml:space="preserve">In der Abbildung </w:t>
      </w:r>
      <w:r w:rsidRPr="00383F1A">
        <w:rPr>
          <w:b/>
          <w:bCs/>
        </w:rPr>
        <w:t>XX</w:t>
      </w:r>
      <w:r>
        <w:rPr>
          <w:b/>
          <w:bCs/>
        </w:rPr>
        <w:t xml:space="preserve"> </w:t>
      </w:r>
      <w:r w:rsidR="00F8413C">
        <w:t>sind</w:t>
      </w:r>
      <w:r w:rsidRPr="00383F1A">
        <w:t xml:space="preserve"> darüber hinaus</w:t>
      </w:r>
      <w:r>
        <w:rPr>
          <w:b/>
          <w:bCs/>
        </w:rPr>
        <w:t xml:space="preserve"> </w:t>
      </w:r>
      <w:r w:rsidR="003D4200">
        <w:t>drei</w:t>
      </w:r>
      <w:r>
        <w:t xml:space="preserve"> weitere Klassen zusehen</w:t>
      </w:r>
      <w:r w:rsidR="00F52210">
        <w:t xml:space="preserve"> – die Klasse </w:t>
      </w:r>
      <w:proofErr w:type="spellStart"/>
      <w:r w:rsidR="00F52210" w:rsidRPr="00F52210">
        <w:rPr>
          <w:i/>
          <w:iCs/>
        </w:rPr>
        <w:t>Loading_Screen</w:t>
      </w:r>
      <w:proofErr w:type="spellEnd"/>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proofErr w:type="spellStart"/>
      <w:r w:rsidR="003D4200" w:rsidRPr="003D4200">
        <w:rPr>
          <w:i/>
          <w:iCs/>
        </w:rPr>
        <w:t>QThread</w:t>
      </w:r>
      <w:proofErr w:type="spellEnd"/>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5DC0085F" w:rsidR="003419A5" w:rsidRDefault="004A7C9B" w:rsidP="001B3D38">
      <w:r>
        <w:t>Wenn in dem Hauptmenü der GUI der „Update Project“-Button</w:t>
      </w:r>
      <w:r w:rsidR="00A668A7">
        <w:t xml:space="preserve">, gekennzeichnet durch den Button 3.6 in der Abbildung </w:t>
      </w:r>
      <w:r w:rsidR="00A668A7" w:rsidRPr="00A668A7">
        <w:rPr>
          <w:b/>
          <w:bCs/>
        </w:rPr>
        <w:t>XX</w:t>
      </w:r>
      <w:r w:rsidR="00A668A7">
        <w:t xml:space="preserve"> des Kapitels 5.1.1, </w:t>
      </w:r>
      <w:r>
        <w:t>gedrückt wird</w:t>
      </w:r>
      <w:r w:rsidR="00EC4CA9">
        <w:t xml:space="preserve">, wechselt die GUI nicht direkt auf das Fenster für die Projektaktualisierung, </w:t>
      </w:r>
      <w:r w:rsidR="00855F61">
        <w:t>dass</w:t>
      </w:r>
      <w:r w:rsidR="00EC4CA9">
        <w:t xml:space="preserve"> in dem vorherigen </w:t>
      </w:r>
      <w:r w:rsidR="00855F61">
        <w:t>Kapitel 5.1.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 xml:space="preserve">ein Prozess gestartet wird, </w:t>
      </w:r>
      <w:r w:rsidR="00134AD7">
        <w:lastRenderedPageBreak/>
        <w:t>bei dem das ausgewählte Proje</w:t>
      </w:r>
      <w:r w:rsidR="001B75BB">
        <w:t xml:space="preserve">kt aus der Projekten-Liste, gekennzeichnet durch die Liste 2.5 in der Abbildung </w:t>
      </w:r>
      <w:r w:rsidR="001B75BB" w:rsidRPr="001B75BB">
        <w:rPr>
          <w:b/>
          <w:bCs/>
        </w:rPr>
        <w:t>XX</w:t>
      </w:r>
      <w:r w:rsidR="001B75BB">
        <w:t xml:space="preserve"> des Kapitels 5.1.1, mit der Projekt-Schablone verglichen wird. Während dem Vergleich werden alle Dateien die aktualisierbar sind in der Liste, gekennzeichnet durch die Liste 3.2 der Abbildung </w:t>
      </w:r>
      <w:r w:rsidR="001B75BB" w:rsidRPr="001B75BB">
        <w:rPr>
          <w:b/>
          <w:bCs/>
        </w:rPr>
        <w:t>XX</w:t>
      </w:r>
      <w:r w:rsidR="001B75BB">
        <w:t xml:space="preserve"> des Kapitels 5.1.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4E9D1B60" w:rsidR="006E0047" w:rsidRDefault="006E0047" w:rsidP="001B3D38">
      <w:r>
        <w:t xml:space="preserve">Die Klasse </w:t>
      </w:r>
      <w:proofErr w:type="spellStart"/>
      <w:r w:rsidRPr="006E0047">
        <w:rPr>
          <w:i/>
          <w:iCs/>
        </w:rPr>
        <w:t>Loading_Screen</w:t>
      </w:r>
      <w:proofErr w:type="spellEnd"/>
      <w:r>
        <w:t xml:space="preserve"> wird dazu verwendet, um den Ladebildschirm der GUI zu erstellen. </w:t>
      </w:r>
      <w:r w:rsidR="00635D12">
        <w:t xml:space="preserve">Dazu erstellt, wie in dem letzten Kapitel 5.2.1 erklärt, die Klasse </w:t>
      </w:r>
      <w:r w:rsidR="00635D12" w:rsidRPr="00E20875">
        <w:rPr>
          <w:i/>
          <w:iCs/>
        </w:rPr>
        <w:t>App</w:t>
      </w:r>
      <w:r w:rsidR="00635D12">
        <w:t xml:space="preserve"> eine Instanz der Klasse </w:t>
      </w:r>
      <w:proofErr w:type="spellStart"/>
      <w:r w:rsidR="00635D12" w:rsidRPr="006E0047">
        <w:rPr>
          <w:i/>
          <w:iCs/>
        </w:rPr>
        <w:t>Loading_Screen</w:t>
      </w:r>
      <w:proofErr w:type="spellEnd"/>
      <w:r w:rsidR="00635D12">
        <w:t xml:space="preserve"> und fügt diese der Instanz der Klasse </w:t>
      </w:r>
      <w:proofErr w:type="spellStart"/>
      <w:r w:rsidR="00635D12" w:rsidRPr="00E20875">
        <w:rPr>
          <w:i/>
          <w:iCs/>
        </w:rPr>
        <w:t>QStackedWidget</w:t>
      </w:r>
      <w:proofErr w:type="spellEnd"/>
      <w:r w:rsidR="00635D12">
        <w:t xml:space="preserve"> hinzu. </w:t>
      </w:r>
      <w:proofErr w:type="spellStart"/>
      <w:r w:rsidR="00635D12" w:rsidRPr="006E0047">
        <w:rPr>
          <w:i/>
          <w:iCs/>
        </w:rPr>
        <w:t>Loading_Screen</w:t>
      </w:r>
      <w:proofErr w:type="spellEnd"/>
      <w:r w:rsidR="00635D12">
        <w:rPr>
          <w:i/>
          <w:iCs/>
        </w:rPr>
        <w:t xml:space="preserve"> </w:t>
      </w:r>
      <w:r w:rsidR="00635D12" w:rsidRPr="00635D12">
        <w:t xml:space="preserve">ist dabei ein </w:t>
      </w:r>
      <w:proofErr w:type="spellStart"/>
      <w:r w:rsidR="00635D12" w:rsidRPr="00635D12">
        <w:t>Kindelement</w:t>
      </w:r>
      <w:proofErr w:type="spellEnd"/>
      <w:r w:rsidR="00635D12" w:rsidRPr="00635D12">
        <w:t xml:space="preserve">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proofErr w:type="spellStart"/>
      <w:r w:rsidR="00635D12" w:rsidRPr="00635D12">
        <w:rPr>
          <w:i/>
          <w:iCs/>
        </w:rPr>
        <w:t>QStackedWidget</w:t>
      </w:r>
      <w:proofErr w:type="spellEnd"/>
      <w:r w:rsidR="00635D12">
        <w:t xml:space="preserve">-Instanz auf den Index des </w:t>
      </w:r>
      <w:proofErr w:type="spellStart"/>
      <w:r w:rsidR="00635D12" w:rsidRPr="00635D12">
        <w:rPr>
          <w:i/>
          <w:iCs/>
        </w:rPr>
        <w:t>Loading_Screens</w:t>
      </w:r>
      <w:proofErr w:type="spellEnd"/>
      <w:r w:rsidR="00635D12">
        <w:t xml:space="preserve"> gewechselt, sodass die GUI den Ladebildschirm </w:t>
      </w:r>
      <w:r w:rsidR="001972EA">
        <w:t>anzeigt</w:t>
      </w:r>
      <w:r w:rsidR="00635D12">
        <w:t>.</w:t>
      </w:r>
    </w:p>
    <w:p w14:paraId="1CE9C0FB" w14:textId="6440601E" w:rsidR="001972EA" w:rsidRDefault="0078458F" w:rsidP="001B3D38">
      <w:r>
        <w:t xml:space="preserve">Der Prozess, bei dem das ausgewählte Projekt mit der Projekt-Schablone verglichen wird, wird nebenbei in einem neuen Thread gestartet. </w:t>
      </w:r>
      <w:r w:rsidR="0077665B">
        <w:t xml:space="preserve">Um den neuen Thread zu erzeugen, wird die Klasse </w:t>
      </w:r>
      <w:proofErr w:type="spellStart"/>
      <w:r w:rsidR="0077665B" w:rsidRPr="0077665B">
        <w:rPr>
          <w:i/>
          <w:iCs/>
        </w:rPr>
        <w:t>QThread</w:t>
      </w:r>
      <w:proofErr w:type="spellEnd"/>
      <w:r w:rsidR="0077665B">
        <w:t xml:space="preserve"> benötigt</w:t>
      </w:r>
      <w:r w:rsidR="001E2296">
        <w:t>….</w:t>
      </w:r>
    </w:p>
    <w:p w14:paraId="25A22F14" w14:textId="77777777" w:rsidR="003D4200" w:rsidRDefault="003D4200" w:rsidP="001B3D38"/>
    <w:p w14:paraId="7156D482" w14:textId="77A4C367" w:rsidR="001E7F2B" w:rsidRPr="00D92F0D" w:rsidRDefault="001E7F2B" w:rsidP="001B3D38">
      <w:r>
        <w:br w:type="page"/>
      </w:r>
    </w:p>
    <w:p w14:paraId="2B237D08" w14:textId="77777777" w:rsidR="001E7F2B" w:rsidRDefault="001E7F2B" w:rsidP="00196E2A">
      <w:pPr>
        <w:pStyle w:val="berschrift1"/>
        <w:numPr>
          <w:ilvl w:val="0"/>
          <w:numId w:val="1"/>
        </w:numPr>
      </w:pPr>
      <w:bookmarkStart w:id="40" w:name="_Toc93943272"/>
      <w:r>
        <w:lastRenderedPageBreak/>
        <w:t>Implementierung und Evaluierung</w:t>
      </w:r>
      <w:bookmarkEnd w:id="40"/>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41" w:name="_Toc93943273"/>
      <w:r>
        <w:lastRenderedPageBreak/>
        <w:t>Zusammenfassung</w:t>
      </w:r>
      <w:bookmarkEnd w:id="41"/>
    </w:p>
    <w:p w14:paraId="372F0F20" w14:textId="77777777" w:rsidR="001E7F2B" w:rsidRDefault="001E7F2B" w:rsidP="00196E2A">
      <w:pPr>
        <w:pStyle w:val="berschrift2"/>
        <w:numPr>
          <w:ilvl w:val="1"/>
          <w:numId w:val="1"/>
        </w:numPr>
      </w:pPr>
      <w:bookmarkStart w:id="42" w:name="_Toc93943274"/>
      <w:r>
        <w:t>Zusammenfassung</w:t>
      </w:r>
      <w:bookmarkEnd w:id="42"/>
    </w:p>
    <w:p w14:paraId="23640762" w14:textId="77777777" w:rsidR="001E7F2B" w:rsidRDefault="00E8651C" w:rsidP="00196E2A">
      <w:pPr>
        <w:pStyle w:val="berschrift2"/>
        <w:numPr>
          <w:ilvl w:val="1"/>
          <w:numId w:val="1"/>
        </w:numPr>
      </w:pPr>
      <w:bookmarkStart w:id="43" w:name="_Toc93943275"/>
      <w:r>
        <w:t>Das Problem</w:t>
      </w:r>
      <w:bookmarkEnd w:id="43"/>
    </w:p>
    <w:p w14:paraId="4F7BFC63" w14:textId="77777777" w:rsidR="00E8651C" w:rsidRDefault="00E8651C" w:rsidP="00196E2A">
      <w:pPr>
        <w:pStyle w:val="berschrift2"/>
        <w:numPr>
          <w:ilvl w:val="1"/>
          <w:numId w:val="1"/>
        </w:numPr>
      </w:pPr>
      <w:bookmarkStart w:id="44" w:name="_Toc93943276"/>
      <w:r>
        <w:t>Mögliche Erweiterungspunkte</w:t>
      </w:r>
      <w:bookmarkEnd w:id="44"/>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4270DBDB" w14:textId="77777777" w:rsidR="003F2E5B" w:rsidRDefault="004E5CC3" w:rsidP="003F2E5B">
          <w:pPr>
            <w:pStyle w:val="CitaviBibliographyHeading"/>
          </w:pPr>
          <w:r>
            <w:fldChar w:fldCharType="begin"/>
          </w:r>
          <w:r>
            <w:instrText>ADDIN CitaviBibliography</w:instrText>
          </w:r>
          <w:r>
            <w:fldChar w:fldCharType="separate"/>
          </w:r>
          <w:r w:rsidR="003F2E5B">
            <w:t>Literatur</w:t>
          </w:r>
        </w:p>
        <w:p w14:paraId="39E49BBF" w14:textId="77777777" w:rsidR="003F2E5B" w:rsidRDefault="003F2E5B" w:rsidP="003F2E5B">
          <w:pPr>
            <w:pStyle w:val="CitaviBibliographyEntry"/>
          </w:pPr>
          <w:r>
            <w:t>[1]</w:t>
          </w:r>
          <w:r>
            <w:tab/>
          </w:r>
          <w:bookmarkStart w:id="45" w:name="_CTVL001cd4d767ff3164b48bbbf7731413a15a0"/>
          <w:r>
            <w:t xml:space="preserve">E. Wolff, </w:t>
          </w:r>
          <w:bookmarkEnd w:id="45"/>
          <w:r w:rsidRPr="003F2E5B">
            <w:rPr>
              <w:i/>
            </w:rPr>
            <w:t xml:space="preserve">Continuous delivery: Der pragmatische Einstieg, </w:t>
          </w:r>
          <w:r w:rsidRPr="003F2E5B">
            <w:t>2. Aufl. Heidelberg, Germany: dpunkt.verlag, 2016. [Online]. Verfügbar unter: https://ebookcentral.proquest.com/lib/gbv/detail.action?docID=4471176</w:t>
          </w:r>
        </w:p>
        <w:p w14:paraId="1DE6F41E" w14:textId="77777777" w:rsidR="003F2E5B" w:rsidRDefault="003F2E5B" w:rsidP="003F2E5B">
          <w:pPr>
            <w:pStyle w:val="CitaviBibliographyEntry"/>
          </w:pPr>
          <w:r>
            <w:t>[2]</w:t>
          </w:r>
          <w:r>
            <w:tab/>
          </w:r>
          <w:bookmarkStart w:id="46" w:name="_CTVL00191e50762386a4368b4f3de353e76e22d"/>
          <w:r>
            <w:t xml:space="preserve">M. Hüttermann, </w:t>
          </w:r>
          <w:bookmarkEnd w:id="46"/>
          <w:r w:rsidRPr="003F2E5B">
            <w:rPr>
              <w:i/>
            </w:rPr>
            <w:t>DevOps for developers</w:t>
          </w:r>
          <w:r w:rsidRPr="003F2E5B">
            <w:t>. New York, NY: Apress, 2012. [Online]. Verfügbar unter: https://ebookcentral.proquest.com/lib/kxp/detail.action?docID=1156065</w:t>
          </w:r>
        </w:p>
        <w:p w14:paraId="6F4F25DA" w14:textId="77777777" w:rsidR="003F2E5B" w:rsidRDefault="003F2E5B" w:rsidP="003F2E5B">
          <w:pPr>
            <w:pStyle w:val="CitaviBibliographyEntry"/>
          </w:pPr>
          <w:r>
            <w:t>[3]</w:t>
          </w:r>
          <w:r>
            <w:tab/>
          </w:r>
          <w:bookmarkStart w:id="47" w:name="_CTVL001bf777eba88f24d1282e6392d48fd626e"/>
          <w:r>
            <w:t xml:space="preserve">R. Alt, </w:t>
          </w:r>
          <w:bookmarkEnd w:id="47"/>
          <w:r w:rsidRPr="003F2E5B">
            <w:rPr>
              <w:i/>
            </w:rPr>
            <w:t>Innovationsorientiertes IT-Management mit DevOps: IT im Zeitalter von Digitalisierung und Software-defined Business</w:t>
          </w:r>
          <w:r w:rsidRPr="003F2E5B">
            <w:t>. Wiesbaden: Springer Gabler, 2017.</w:t>
          </w:r>
        </w:p>
        <w:p w14:paraId="2DCBF40A" w14:textId="77777777" w:rsidR="003F2E5B" w:rsidRDefault="003F2E5B" w:rsidP="003F2E5B">
          <w:pPr>
            <w:pStyle w:val="CitaviBibliographyEntry"/>
          </w:pPr>
          <w:r>
            <w:t>[4]</w:t>
          </w:r>
          <w:r>
            <w:tab/>
          </w:r>
          <w:bookmarkStart w:id="48" w:name="_CTVL00131677adce012454eaa3a65ceaef2d800"/>
          <w:r>
            <w:t xml:space="preserve">Splunk, </w:t>
          </w:r>
          <w:bookmarkEnd w:id="48"/>
          <w:r w:rsidRPr="003F2E5B">
            <w:rPr>
              <w:i/>
            </w:rPr>
            <w:t xml:space="preserve">Was ist eine CI/CD-Pipeline? </w:t>
          </w:r>
          <w:r w:rsidRPr="003F2E5B">
            <w:t>[Online]. Verfügbar unter: https://www.splunk.com/de_de/data-insider/what-is-ci-cd-pipeline.html (Zugriff am: 5. Januar 2022.576Z).</w:t>
          </w:r>
        </w:p>
        <w:p w14:paraId="1D7DCC71" w14:textId="77777777" w:rsidR="003F2E5B" w:rsidRDefault="003F2E5B" w:rsidP="003F2E5B">
          <w:pPr>
            <w:pStyle w:val="CitaviBibliographyEntry"/>
          </w:pPr>
          <w:r>
            <w:t>[5]</w:t>
          </w:r>
          <w:r>
            <w:tab/>
          </w:r>
          <w:bookmarkStart w:id="49" w:name="_CTVL0012e0b5e418ea1479c9cb7cc5d31e29b3a"/>
          <w:r>
            <w:t xml:space="preserve">J. Rossberg, </w:t>
          </w:r>
          <w:bookmarkEnd w:id="49"/>
          <w:r w:rsidRPr="003F2E5B">
            <w:rPr>
              <w:i/>
            </w:rPr>
            <w:t>Agile Project Management with Azure DevOps: Concepts, Templates, and Metrics</w:t>
          </w:r>
          <w:r w:rsidRPr="003F2E5B">
            <w:t>. Berkeley, CA: Apress L. P, 2019. [Online]. Verfügbar unter: https://ebookcentral.proquest.com/lib/kxp/detail.action?docID=5771167</w:t>
          </w:r>
        </w:p>
        <w:p w14:paraId="564D3EBE" w14:textId="77777777" w:rsidR="003F2E5B" w:rsidRDefault="003F2E5B" w:rsidP="003F2E5B">
          <w:pPr>
            <w:pStyle w:val="CitaviBibliographyEntry"/>
          </w:pPr>
          <w:r>
            <w:t>[6]</w:t>
          </w:r>
          <w:r>
            <w:tab/>
          </w:r>
          <w:bookmarkStart w:id="50" w:name="_CTVL001badf6c1e0bc044eaa70ab7c1952fd6f3"/>
          <w:r>
            <w:t xml:space="preserve">S. Augsten, „Was ist ein Build?“, </w:t>
          </w:r>
          <w:bookmarkEnd w:id="50"/>
          <w:r w:rsidRPr="003F2E5B">
            <w:rPr>
              <w:i/>
            </w:rPr>
            <w:t>Dev-Insider</w:t>
          </w:r>
          <w:r w:rsidRPr="003F2E5B">
            <w:t>, 27. Apr. 2018, 2018. [Online]. Verfügbar unter: https://www.dev-insider.de/was-ist-ein-build-a-702737/. Zugriff am: 24. November 2021.114Z.</w:t>
          </w:r>
        </w:p>
        <w:p w14:paraId="537374E1" w14:textId="77777777" w:rsidR="003F2E5B" w:rsidRDefault="003F2E5B" w:rsidP="003F2E5B">
          <w:pPr>
            <w:pStyle w:val="CitaviBibliographyEntry"/>
          </w:pPr>
          <w:r>
            <w:t>[7]</w:t>
          </w:r>
          <w:r>
            <w:tab/>
          </w:r>
          <w:bookmarkStart w:id="51" w:name="_CTVL0019dea585d82184c3aa25035b2db9a0ea5"/>
          <w:r>
            <w:t xml:space="preserve">J. L. Zuckarelli, </w:t>
          </w:r>
          <w:bookmarkEnd w:id="51"/>
          <w:r w:rsidRPr="003F2E5B">
            <w:rPr>
              <w:i/>
            </w:rPr>
            <w:t xml:space="preserve">Programmieren lernen mit Python und JavaScript: Eine praxisorientierte Einführung für Einsteiger, </w:t>
          </w:r>
          <w:r w:rsidRPr="003F2E5B">
            <w:t>1. Aufl. Wiesbaden: Springer Fachmedien Wiesbaden; Imprint Springer Vieweg, 2021.</w:t>
          </w:r>
        </w:p>
        <w:p w14:paraId="16EDA9C6" w14:textId="77777777" w:rsidR="003F2E5B" w:rsidRDefault="003F2E5B" w:rsidP="003F2E5B">
          <w:pPr>
            <w:pStyle w:val="CitaviBibliographyEntry"/>
          </w:pPr>
          <w:r>
            <w:t>[8]</w:t>
          </w:r>
          <w:r>
            <w:tab/>
          </w:r>
          <w:bookmarkStart w:id="52" w:name="_CTVL0017ca01a2f08bc4980919fa8d431c35c9a"/>
          <w:r w:rsidRPr="003F2E5B">
            <w:rPr>
              <w:i/>
            </w:rPr>
            <w:t xml:space="preserve">Axel Bruns: Die Geschichte des Computers - ebook - neobooks. </w:t>
          </w:r>
          <w:bookmarkEnd w:id="52"/>
          <w:r w:rsidRPr="003F2E5B">
            <w:t>[Online]. Verfügbar unter: https://link.springer.com/content/pdf/10.1007%2F978-1-4842-6901-5.pdf (Zugriff am: 25. November 2021.268Z).</w:t>
          </w:r>
        </w:p>
        <w:p w14:paraId="396D5488" w14:textId="77777777" w:rsidR="003F2E5B" w:rsidRDefault="003F2E5B" w:rsidP="003F2E5B">
          <w:pPr>
            <w:pStyle w:val="CitaviBibliographyEntry"/>
          </w:pPr>
          <w:r>
            <w:t>[9]</w:t>
          </w:r>
          <w:r>
            <w:tab/>
          </w:r>
          <w:bookmarkStart w:id="53" w:name="_CTVL00177d41ca30ecf48e99c89e9a3e338e99e"/>
          <w:r>
            <w:t xml:space="preserve">D. Schaefer, </w:t>
          </w:r>
          <w:bookmarkEnd w:id="53"/>
          <w:r w:rsidRPr="003F2E5B">
            <w:rPr>
              <w:i/>
            </w:rPr>
            <w:t xml:space="preserve">Eclipse CDT | The Eclipse Foundation. </w:t>
          </w:r>
          <w:r w:rsidRPr="003F2E5B">
            <w:t>[Online]. Verfügbar unter: https://www.eclipse.org/cdt/ (Zugriff am: 3. Januar 2022.849Z).</w:t>
          </w:r>
        </w:p>
        <w:p w14:paraId="723DF1A5" w14:textId="77777777" w:rsidR="003F2E5B" w:rsidRDefault="003F2E5B" w:rsidP="003F2E5B">
          <w:pPr>
            <w:pStyle w:val="CitaviBibliographyEntry"/>
          </w:pPr>
          <w:r>
            <w:t>[10]</w:t>
          </w:r>
          <w:r>
            <w:tab/>
          </w:r>
          <w:bookmarkStart w:id="54" w:name="_CTVL001f5cac4e6aaa44267ae80bbde426a7a9f"/>
          <w:r w:rsidRPr="003F2E5B">
            <w:rPr>
              <w:i/>
            </w:rPr>
            <w:t xml:space="preserve">C++ programmieren mit Eclipse CDT. </w:t>
          </w:r>
          <w:bookmarkEnd w:id="54"/>
          <w:r w:rsidRPr="003F2E5B">
            <w:t>[Online]. Verfügbar unter: https://www.edv-buchversand.de/productinfo.php?replace=false&amp;cnt=productinfo&amp;mode=2&amp;type</w:t>
          </w:r>
          <w:r w:rsidRPr="003F2E5B">
            <w:lastRenderedPageBreak/>
            <w:t>=2&amp;id=dp-196&amp;index=2&amp;nr=0&amp;art=Blick%20ins%20Buch&amp;preload=false&amp;page=1&amp;view=fit&amp;Toolbar=1&amp;pagemode=none (Zugriff am: 3. Januar 2022.834Z).</w:t>
          </w:r>
        </w:p>
        <w:p w14:paraId="2C73CECC" w14:textId="77777777" w:rsidR="003F2E5B" w:rsidRDefault="003F2E5B" w:rsidP="003F2E5B">
          <w:pPr>
            <w:pStyle w:val="CitaviBibliographyEntry"/>
          </w:pPr>
          <w:r>
            <w:t>[11]</w:t>
          </w:r>
          <w:r>
            <w:tab/>
          </w:r>
          <w:bookmarkStart w:id="55" w:name="_CTVL001328da5f7c278488c9349991c819a838c"/>
          <w:r>
            <w:t>S. Bauer, „Eclipse für C/C++-Programmierer – Handbuch zu den Eclipse C/C++ Development Tools (CDT)“.</w:t>
          </w:r>
        </w:p>
        <w:bookmarkEnd w:id="55"/>
        <w:p w14:paraId="4DFECDDF" w14:textId="77777777" w:rsidR="003F2E5B" w:rsidRDefault="003F2E5B" w:rsidP="003F2E5B">
          <w:pPr>
            <w:pStyle w:val="CitaviBibliographyEntry"/>
          </w:pPr>
          <w:r>
            <w:t>[12]</w:t>
          </w:r>
          <w:r>
            <w:tab/>
          </w:r>
          <w:bookmarkStart w:id="56" w:name="_CTVL0014fe6d159076e42a4a5d3331f61b2876a"/>
          <w:r>
            <w:t xml:space="preserve">JetBrains, </w:t>
          </w:r>
          <w:bookmarkEnd w:id="56"/>
          <w:r w:rsidRPr="003F2E5B">
            <w:rPr>
              <w:i/>
            </w:rPr>
            <w:t xml:space="preserve">Intelligente Programmierunterstützung und Codeanalyse – Features | CLion. </w:t>
          </w:r>
          <w:r w:rsidRPr="003F2E5B">
            <w:t>[Online]. Verfügbar unter: https://www.jetbrains.com/de-de/clion/features/ (Zugriff am: 29. November 2021.450Z).</w:t>
          </w:r>
        </w:p>
        <w:p w14:paraId="27DD5F94" w14:textId="77777777" w:rsidR="003F2E5B" w:rsidRDefault="003F2E5B" w:rsidP="003F2E5B">
          <w:pPr>
            <w:pStyle w:val="CitaviBibliographyEntry"/>
          </w:pPr>
          <w:r>
            <w:t>[13]</w:t>
          </w:r>
          <w:r>
            <w:tab/>
          </w:r>
          <w:bookmarkStart w:id="57" w:name="_CTVL001b26d1a40d99c41b7acc5000c16465ccf"/>
          <w:r>
            <w:t xml:space="preserve">CLion Help, </w:t>
          </w:r>
          <w:bookmarkEnd w:id="57"/>
          <w:r w:rsidRPr="003F2E5B">
            <w:rPr>
              <w:i/>
            </w:rPr>
            <w:t xml:space="preserve">Quick start guide | CLion. </w:t>
          </w:r>
          <w:r w:rsidRPr="003F2E5B">
            <w:t>[Online]. Verfügbar unter: https://www.jetbrains.com/help/clion/project.html (Zugriff am: 8. Dezember 2021.446Z).</w:t>
          </w:r>
        </w:p>
        <w:p w14:paraId="376AE08B" w14:textId="77777777" w:rsidR="003F2E5B" w:rsidRDefault="003F2E5B" w:rsidP="003F2E5B">
          <w:pPr>
            <w:pStyle w:val="CitaviBibliographyEntry"/>
          </w:pPr>
          <w:r>
            <w:t>[14]</w:t>
          </w:r>
          <w:r>
            <w:tab/>
          </w:r>
          <w:bookmarkStart w:id="58" w:name="_CTVL0017a08822ffc0b4457b956e0e7d2db8bcb"/>
          <w:r>
            <w:t xml:space="preserve">CLion Help, </w:t>
          </w:r>
          <w:bookmarkEnd w:id="58"/>
          <w:r w:rsidRPr="003F2E5B">
            <w:rPr>
              <w:i/>
            </w:rPr>
            <w:t xml:space="preserve">File templates | CLion. </w:t>
          </w:r>
          <w:r w:rsidRPr="003F2E5B">
            <w:t>[Online]. Verfügbar unter: https://www.jetbrains.com/help/clion/project-models.html (Zugriff am: 8. Dezember 2021.086Z).</w:t>
          </w:r>
        </w:p>
        <w:p w14:paraId="01D3F3FA" w14:textId="77777777" w:rsidR="003F2E5B" w:rsidRDefault="003F2E5B" w:rsidP="003F2E5B">
          <w:pPr>
            <w:pStyle w:val="CitaviBibliographyEntry"/>
          </w:pPr>
          <w:r>
            <w:t>[15]</w:t>
          </w:r>
          <w:r>
            <w:tab/>
          </w:r>
          <w:bookmarkStart w:id="59" w:name="_CTVL0010b79fa8d9dbf4cc5842b974c8efd299f"/>
          <w:r>
            <w:t xml:space="preserve">CLion Help, </w:t>
          </w:r>
          <w:bookmarkEnd w:id="59"/>
          <w:r w:rsidRPr="003F2E5B">
            <w:rPr>
              <w:i/>
            </w:rPr>
            <w:t xml:space="preserve">File templates | CLion. </w:t>
          </w:r>
          <w:r w:rsidRPr="003F2E5B">
            <w:t>[Online]. Verfügbar unter: https://www.jetbrains.com/help/clion/quick-cmake-tutorial.html (Zugriff am: 8. Dezember 2021.931Z).</w:t>
          </w:r>
        </w:p>
        <w:p w14:paraId="6333E174" w14:textId="77777777" w:rsidR="003F2E5B" w:rsidRDefault="003F2E5B" w:rsidP="003F2E5B">
          <w:pPr>
            <w:pStyle w:val="CitaviBibliographyEntry"/>
          </w:pPr>
          <w:r>
            <w:t>[16]</w:t>
          </w:r>
          <w:r>
            <w:tab/>
          </w:r>
          <w:bookmarkStart w:id="60" w:name="_CTVL001f844f2af2d304116aec5290f89e92860"/>
          <w:r>
            <w:t xml:space="preserve">CLion Help, </w:t>
          </w:r>
          <w:bookmarkEnd w:id="60"/>
          <w:r w:rsidRPr="003F2E5B">
            <w:rPr>
              <w:i/>
            </w:rPr>
            <w:t xml:space="preserve">File templates | CLion. </w:t>
          </w:r>
          <w:r w:rsidRPr="003F2E5B">
            <w:t>[Online]. Verfügbar unter: https://www.jetbrains.com/help/clion/gradle-support.html (Zugriff am: 8. Dezember 2021.412Z).</w:t>
          </w:r>
        </w:p>
        <w:p w14:paraId="442114C5" w14:textId="77777777" w:rsidR="003F2E5B" w:rsidRDefault="003F2E5B" w:rsidP="003F2E5B">
          <w:pPr>
            <w:pStyle w:val="CitaviBibliographyEntry"/>
          </w:pPr>
          <w:r>
            <w:t>[17]</w:t>
          </w:r>
          <w:r>
            <w:tab/>
          </w:r>
          <w:bookmarkStart w:id="61" w:name="_CTVL001c5e21df5a8d34d23aaa6d5d2af3f6da2"/>
          <w:r>
            <w:t xml:space="preserve">CLion Help, </w:t>
          </w:r>
          <w:bookmarkEnd w:id="61"/>
          <w:r w:rsidRPr="003F2E5B">
            <w:rPr>
              <w:i/>
            </w:rPr>
            <w:t xml:space="preserve">File templates | CLion. </w:t>
          </w:r>
          <w:r w:rsidRPr="003F2E5B">
            <w:t>[Online]. Verfügbar unter: https://www.jetbrains.com/help/clion/makefiles-support.html (Zugriff am: 8. Dezember 2021.280Z).</w:t>
          </w:r>
        </w:p>
        <w:p w14:paraId="3931E60B" w14:textId="77777777" w:rsidR="003F2E5B" w:rsidRDefault="003F2E5B" w:rsidP="003F2E5B">
          <w:pPr>
            <w:pStyle w:val="CitaviBibliographyEntry"/>
          </w:pPr>
          <w:r>
            <w:t>[18]</w:t>
          </w:r>
          <w:r>
            <w:tab/>
          </w:r>
          <w:bookmarkStart w:id="62" w:name="_CTVL00102843ada7ed248fda4535970f2497f93"/>
          <w:r>
            <w:t xml:space="preserve">CLion Help, </w:t>
          </w:r>
          <w:bookmarkEnd w:id="62"/>
          <w:r w:rsidRPr="003F2E5B">
            <w:rPr>
              <w:i/>
            </w:rPr>
            <w:t xml:space="preserve">File templates | CLion. </w:t>
          </w:r>
          <w:r w:rsidRPr="003F2E5B">
            <w:t>[Online]. Verfügbar unter: https://www.jetbrains.com/help/clion/compilation-database.html (Zugriff am: 8. Dezember 2021.290Z).</w:t>
          </w:r>
        </w:p>
        <w:p w14:paraId="1C53B90A" w14:textId="77777777" w:rsidR="003F2E5B" w:rsidRDefault="003F2E5B" w:rsidP="003F2E5B">
          <w:pPr>
            <w:pStyle w:val="CitaviBibliographyEntry"/>
          </w:pPr>
          <w:r>
            <w:t>[19]</w:t>
          </w:r>
          <w:r>
            <w:tab/>
          </w:r>
          <w:bookmarkStart w:id="63" w:name="_CTVL001c92e01ea4dbd434c8c6d67ba891d851a"/>
          <w:r>
            <w:t xml:space="preserve">CLion Help, </w:t>
          </w:r>
          <w:bookmarkEnd w:id="63"/>
          <w:r w:rsidRPr="003F2E5B">
            <w:rPr>
              <w:i/>
            </w:rPr>
            <w:t xml:space="preserve">Open, reopen, and close projects | CLion. </w:t>
          </w:r>
          <w:r w:rsidRPr="003F2E5B">
            <w:t>[Online]. Verfügbar unter: https://www.jetbrains.com/help/clion/opening-reopening-and-closing-projects.html (Zugriff am: 10. Dezember 2021.803Z).</w:t>
          </w:r>
        </w:p>
        <w:p w14:paraId="2F01B7BB" w14:textId="77777777" w:rsidR="003F2E5B" w:rsidRDefault="003F2E5B" w:rsidP="003F2E5B">
          <w:pPr>
            <w:pStyle w:val="CitaviBibliographyEntry"/>
          </w:pPr>
          <w:r>
            <w:lastRenderedPageBreak/>
            <w:t>[20]</w:t>
          </w:r>
          <w:r>
            <w:tab/>
          </w:r>
          <w:bookmarkStart w:id="64" w:name="_CTVL00165c3abb54c634adc9f7a60cc9c776226"/>
          <w:r>
            <w:t xml:space="preserve">CLion Help, </w:t>
          </w:r>
          <w:bookmarkEnd w:id="64"/>
          <w:r w:rsidRPr="003F2E5B">
            <w:rPr>
              <w:i/>
            </w:rPr>
            <w:t xml:space="preserve">Quick CMake tutorial | CLion. </w:t>
          </w:r>
          <w:r w:rsidRPr="003F2E5B">
            <w:t>[Online]. Verfügbar unter: https://www.jetbrains.com/help/clion/creating-new-project-from-scratch.html (Zugriff am: 21. Dezember 2021.578Z).</w:t>
          </w:r>
        </w:p>
        <w:p w14:paraId="6A742125" w14:textId="77777777" w:rsidR="003F2E5B" w:rsidRDefault="003F2E5B" w:rsidP="003F2E5B">
          <w:pPr>
            <w:pStyle w:val="CitaviBibliographyEntry"/>
          </w:pPr>
          <w:r>
            <w:t>[21]</w:t>
          </w:r>
          <w:r>
            <w:tab/>
          </w:r>
          <w:bookmarkStart w:id="65" w:name="_CTVL001b742d1776ba74985ab0144abf62bd6d6"/>
          <w:r>
            <w:t xml:space="preserve">CLion Help, </w:t>
          </w:r>
          <w:bookmarkEnd w:id="65"/>
          <w:r w:rsidRPr="003F2E5B">
            <w:rPr>
              <w:i/>
            </w:rPr>
            <w:t xml:space="preserve">File templates | CLion. </w:t>
          </w:r>
          <w:r w:rsidRPr="003F2E5B">
            <w:t>[Online]. Verfügbar unter: https://www.jetbrains.com/help/clion/using-file-and-code-templates.html (Zugriff am: 12. Januar 2022.637Z).</w:t>
          </w:r>
        </w:p>
        <w:p w14:paraId="06A8FBEF" w14:textId="77777777" w:rsidR="003F2E5B" w:rsidRDefault="003F2E5B" w:rsidP="003F2E5B">
          <w:pPr>
            <w:pStyle w:val="CitaviBibliographyEntry"/>
          </w:pPr>
          <w:r>
            <w:t>[22]</w:t>
          </w:r>
          <w:r>
            <w:tab/>
          </w:r>
          <w:bookmarkStart w:id="66" w:name="_CTVL0013f878741d0e24368b7944d7d01df628c"/>
          <w:r>
            <w:t xml:space="preserve">CLion Help, </w:t>
          </w:r>
          <w:bookmarkEnd w:id="66"/>
          <w:r w:rsidRPr="003F2E5B">
            <w:rPr>
              <w:i/>
            </w:rPr>
            <w:t xml:space="preserve">Quick CMake tutorial | CLion. </w:t>
          </w:r>
          <w:r w:rsidRPr="003F2E5B">
            <w:t>[Online]. Verfügbar unter: https://www.jetbrains.com/help/clion/using-file-and-code-templates.html#create-new-template (Zugriff am: 21. Dezember 2021.379Z).</w:t>
          </w:r>
        </w:p>
        <w:p w14:paraId="2FEA8280" w14:textId="77777777" w:rsidR="003F2E5B" w:rsidRDefault="003F2E5B" w:rsidP="003F2E5B">
          <w:pPr>
            <w:pStyle w:val="CitaviBibliographyEntry"/>
          </w:pPr>
          <w:r>
            <w:t>[23]</w:t>
          </w:r>
          <w:r>
            <w:tab/>
          </w:r>
          <w:bookmarkStart w:id="67" w:name="_CTVL0011ce10fac574f4955a87bf70390f179b2"/>
          <w:r>
            <w:t xml:space="preserve">A. Del Sole, </w:t>
          </w:r>
          <w:bookmarkEnd w:id="67"/>
          <w:r w:rsidRPr="003F2E5B">
            <w:rPr>
              <w:i/>
            </w:rPr>
            <w:t xml:space="preserve">Visual Studio Code Distilled: Evolved Code Editing for Windows, macOS, and Linux, </w:t>
          </w:r>
          <w:r w:rsidRPr="003F2E5B">
            <w:t>2. Aufl. Berkeley, CA: Apress; Imprint Apress, 2021.</w:t>
          </w:r>
        </w:p>
        <w:p w14:paraId="76B8A660" w14:textId="77777777" w:rsidR="003F2E5B" w:rsidRDefault="003F2E5B" w:rsidP="003F2E5B">
          <w:pPr>
            <w:pStyle w:val="CitaviBibliographyEntry"/>
          </w:pPr>
          <w:r>
            <w:t>[24]</w:t>
          </w:r>
          <w:r>
            <w:tab/>
          </w:r>
          <w:bookmarkStart w:id="68" w:name="_CTVL001ab7b2f2070ba4b44a96d64053fb1047f"/>
          <w:r w:rsidRPr="003F2E5B">
            <w:rPr>
              <w:i/>
            </w:rPr>
            <w:t xml:space="preserve">Managing Extensions in Visual Studio Code. </w:t>
          </w:r>
          <w:bookmarkEnd w:id="68"/>
          <w:r w:rsidRPr="003F2E5B">
            <w:t>[Online]. Verfügbar unter: https://code.visualstudio.com/docs/editor/extension-marketplace (Zugriff am: 14. Januar 2022.023Z).</w:t>
          </w:r>
        </w:p>
        <w:p w14:paraId="7E752CF6" w14:textId="77777777" w:rsidR="003F2E5B" w:rsidRDefault="003F2E5B" w:rsidP="003F2E5B">
          <w:pPr>
            <w:pStyle w:val="CitaviBibliographyEntry"/>
          </w:pPr>
          <w:r>
            <w:t>[25]</w:t>
          </w:r>
          <w:r>
            <w:tab/>
          </w:r>
          <w:bookmarkStart w:id="69" w:name="_CTVL0019099e93121a946df90de783b4ff7c4da"/>
          <w:r w:rsidRPr="003F2E5B">
            <w:rPr>
              <w:i/>
            </w:rPr>
            <w:t xml:space="preserve">Visual Studio Code Tips and Tricks. </w:t>
          </w:r>
          <w:bookmarkEnd w:id="69"/>
          <w:r w:rsidRPr="003F2E5B">
            <w:t>[Online]. Verfügbar unter: https://code.visualstudio.com/docs/getstarted/tips-and-tricks#_files-and-folders (Zugriff am: 29. November 2021.615Z).</w:t>
          </w:r>
        </w:p>
        <w:p w14:paraId="3055715D" w14:textId="77777777" w:rsidR="003F2E5B" w:rsidRDefault="003F2E5B" w:rsidP="003F2E5B">
          <w:pPr>
            <w:pStyle w:val="CitaviBibliographyEntry"/>
          </w:pPr>
          <w:r>
            <w:t>[26]</w:t>
          </w:r>
          <w:r>
            <w:tab/>
          </w:r>
          <w:bookmarkStart w:id="70" w:name="_CTVL0017946f13728ec418c8dbdb198055ba876"/>
          <w:r w:rsidRPr="003F2E5B">
            <w:rPr>
              <w:i/>
            </w:rPr>
            <w:t xml:space="preserve">Project Templates - Visual Studio Marketplace. </w:t>
          </w:r>
          <w:bookmarkEnd w:id="70"/>
          <w:r w:rsidRPr="003F2E5B">
            <w:t>[Online]. Verfügbar unter: https://marketplace.visualstudio.com/items?itemName=cantonios.project-templates (Zugriff am: 29. November 2021.523Z).</w:t>
          </w:r>
        </w:p>
        <w:p w14:paraId="21523066" w14:textId="77777777" w:rsidR="003F2E5B" w:rsidRDefault="003F2E5B" w:rsidP="003F2E5B">
          <w:pPr>
            <w:pStyle w:val="CitaviBibliographyEntry"/>
          </w:pPr>
          <w:r>
            <w:t>[27]</w:t>
          </w:r>
          <w:r>
            <w:tab/>
          </w:r>
          <w:bookmarkStart w:id="71" w:name="_CTVL001b3279f6560554c75a1b3a256f6606f4f"/>
          <w:r w:rsidRPr="003F2E5B">
            <w:rPr>
              <w:i/>
            </w:rPr>
            <w:t xml:space="preserve">QMainWindow — Qt for Python. </w:t>
          </w:r>
          <w:bookmarkEnd w:id="71"/>
          <w:r w:rsidRPr="003F2E5B">
            <w:t>[Online]. Verfügbar unter: https://doc.qt.io/qtforpython-5/PySide2/QtWidgets/QMainWindow.html (Zugriff am: 28. Januar 2022.517Z).</w:t>
          </w:r>
        </w:p>
        <w:p w14:paraId="40E73A1A" w14:textId="77777777" w:rsidR="003F2E5B" w:rsidRDefault="003F2E5B" w:rsidP="003F2E5B">
          <w:pPr>
            <w:pStyle w:val="CitaviBibliographyEntry"/>
          </w:pPr>
          <w:r>
            <w:t>[28]</w:t>
          </w:r>
          <w:r>
            <w:tab/>
          </w:r>
          <w:bookmarkStart w:id="72" w:name="_CTVL001ee47e5fed55247e180dd8ac93d4c9046"/>
          <w:r w:rsidRPr="003F2E5B">
            <w:rPr>
              <w:i/>
            </w:rPr>
            <w:t xml:space="preserve">QMainWindow — Qt for Python. </w:t>
          </w:r>
          <w:bookmarkEnd w:id="72"/>
          <w:r w:rsidRPr="003F2E5B">
            <w:t>[Online]. Verfügbar unter: https://doc.qt.io/qtforpython-5/PySide2/QtWidgets/QMainWindow.html (Zugriff am: 24. Januar 2022.890Z).</w:t>
          </w:r>
        </w:p>
        <w:p w14:paraId="1B4BF73E" w14:textId="05778DD9" w:rsidR="004E5CC3" w:rsidRDefault="003F2E5B" w:rsidP="003F2E5B">
          <w:pPr>
            <w:pStyle w:val="CitaviBibliographyEntry"/>
          </w:pPr>
          <w:r>
            <w:t>[29]</w:t>
          </w:r>
          <w:r>
            <w:tab/>
          </w:r>
          <w:bookmarkStart w:id="73" w:name="_CTVL001240bca0bbd3d4b55bd5ff1ad5d4f7050"/>
          <w:r w:rsidRPr="003F2E5B">
            <w:rPr>
              <w:i/>
            </w:rPr>
            <w:t xml:space="preserve">QStackedWidget — Qt for Python. </w:t>
          </w:r>
          <w:bookmarkEnd w:id="73"/>
          <w:r w:rsidRPr="003F2E5B">
            <w:t>[Online]. Verfügbar unter: https://doc.qt.io/qtforpython-5/PySide2/QtWidgets/QStackedWidget.html?highlight=qstacked#PySide2.QtWid</w:t>
          </w:r>
          <w:r w:rsidRPr="003F2E5B">
            <w:lastRenderedPageBreak/>
            <w:t>gets.PySide2.QtWidgets.QStackedWidget.setCurrentIndex (Zugriff am: 24. Januar 2022.714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74" w:name="_Toc93943278"/>
      <w:r>
        <w:lastRenderedPageBreak/>
        <w:t>Anhang</w:t>
      </w:r>
      <w:bookmarkEnd w:id="74"/>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145C84" w14:textId="77777777" w:rsidR="008F6963" w:rsidRDefault="008F6963" w:rsidP="00386F89">
      <w:pPr>
        <w:spacing w:after="0" w:line="240" w:lineRule="auto"/>
      </w:pPr>
      <w:r>
        <w:separator/>
      </w:r>
    </w:p>
  </w:endnote>
  <w:endnote w:type="continuationSeparator" w:id="0">
    <w:p w14:paraId="047E6857" w14:textId="77777777" w:rsidR="008F6963" w:rsidRDefault="008F6963"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AEF8A1" w14:textId="77777777" w:rsidR="008F6963" w:rsidRDefault="008F6963" w:rsidP="00386F89">
      <w:pPr>
        <w:spacing w:after="0" w:line="240" w:lineRule="auto"/>
      </w:pPr>
      <w:r>
        <w:separator/>
      </w:r>
    </w:p>
  </w:footnote>
  <w:footnote w:type="continuationSeparator" w:id="0">
    <w:p w14:paraId="2B67AED4" w14:textId="77777777" w:rsidR="008F6963" w:rsidRDefault="008F6963"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3"/>
  </w:num>
  <w:num w:numId="6">
    <w:abstractNumId w:val="0"/>
  </w:num>
  <w:num w:numId="7">
    <w:abstractNumId w:val="4"/>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6AB"/>
    <w:rsid w:val="0000212B"/>
    <w:rsid w:val="00003E0C"/>
    <w:rsid w:val="0000404A"/>
    <w:rsid w:val="00006E14"/>
    <w:rsid w:val="00010BFD"/>
    <w:rsid w:val="00012ADF"/>
    <w:rsid w:val="00014C9A"/>
    <w:rsid w:val="0001515D"/>
    <w:rsid w:val="00016969"/>
    <w:rsid w:val="00017626"/>
    <w:rsid w:val="000177BB"/>
    <w:rsid w:val="000214B4"/>
    <w:rsid w:val="000240F2"/>
    <w:rsid w:val="0003160E"/>
    <w:rsid w:val="00031C65"/>
    <w:rsid w:val="0003320E"/>
    <w:rsid w:val="00033A16"/>
    <w:rsid w:val="000357DB"/>
    <w:rsid w:val="00040B45"/>
    <w:rsid w:val="000428D5"/>
    <w:rsid w:val="00044DC6"/>
    <w:rsid w:val="000471F4"/>
    <w:rsid w:val="00050129"/>
    <w:rsid w:val="00057C86"/>
    <w:rsid w:val="00062FC6"/>
    <w:rsid w:val="00063550"/>
    <w:rsid w:val="00063F4B"/>
    <w:rsid w:val="00067E94"/>
    <w:rsid w:val="00073489"/>
    <w:rsid w:val="00075830"/>
    <w:rsid w:val="00075B34"/>
    <w:rsid w:val="00076B27"/>
    <w:rsid w:val="0008627F"/>
    <w:rsid w:val="00091287"/>
    <w:rsid w:val="000946AB"/>
    <w:rsid w:val="00096735"/>
    <w:rsid w:val="000A487D"/>
    <w:rsid w:val="000A5087"/>
    <w:rsid w:val="000A7687"/>
    <w:rsid w:val="000B2F6B"/>
    <w:rsid w:val="000B38CB"/>
    <w:rsid w:val="000B472E"/>
    <w:rsid w:val="000C001D"/>
    <w:rsid w:val="000C0FAA"/>
    <w:rsid w:val="000C423F"/>
    <w:rsid w:val="000C74BB"/>
    <w:rsid w:val="000D6C5E"/>
    <w:rsid w:val="000E1041"/>
    <w:rsid w:val="000E13C5"/>
    <w:rsid w:val="000E3BCF"/>
    <w:rsid w:val="000E5544"/>
    <w:rsid w:val="000F1DF6"/>
    <w:rsid w:val="000F4726"/>
    <w:rsid w:val="000F5854"/>
    <w:rsid w:val="00100195"/>
    <w:rsid w:val="00100823"/>
    <w:rsid w:val="00101B5C"/>
    <w:rsid w:val="00103D08"/>
    <w:rsid w:val="00106631"/>
    <w:rsid w:val="00107732"/>
    <w:rsid w:val="0011117B"/>
    <w:rsid w:val="00111FBE"/>
    <w:rsid w:val="00113F9B"/>
    <w:rsid w:val="00115B22"/>
    <w:rsid w:val="00116408"/>
    <w:rsid w:val="001177E3"/>
    <w:rsid w:val="00122D85"/>
    <w:rsid w:val="0012373D"/>
    <w:rsid w:val="0012771C"/>
    <w:rsid w:val="00130507"/>
    <w:rsid w:val="00132E5B"/>
    <w:rsid w:val="00134AD7"/>
    <w:rsid w:val="00134B1F"/>
    <w:rsid w:val="00134E8F"/>
    <w:rsid w:val="00135E5A"/>
    <w:rsid w:val="00141436"/>
    <w:rsid w:val="00142F9A"/>
    <w:rsid w:val="00145DDE"/>
    <w:rsid w:val="0015130D"/>
    <w:rsid w:val="001514B8"/>
    <w:rsid w:val="00153CAC"/>
    <w:rsid w:val="00155F67"/>
    <w:rsid w:val="001571F8"/>
    <w:rsid w:val="00165911"/>
    <w:rsid w:val="001660AD"/>
    <w:rsid w:val="00166164"/>
    <w:rsid w:val="001662C1"/>
    <w:rsid w:val="001674DD"/>
    <w:rsid w:val="00167CD6"/>
    <w:rsid w:val="00167F1C"/>
    <w:rsid w:val="00172D38"/>
    <w:rsid w:val="00174CDB"/>
    <w:rsid w:val="00177A47"/>
    <w:rsid w:val="00177CB7"/>
    <w:rsid w:val="001830BF"/>
    <w:rsid w:val="0018407F"/>
    <w:rsid w:val="00184E5B"/>
    <w:rsid w:val="00185062"/>
    <w:rsid w:val="0018529E"/>
    <w:rsid w:val="0018782C"/>
    <w:rsid w:val="00190132"/>
    <w:rsid w:val="001926E2"/>
    <w:rsid w:val="00195C2C"/>
    <w:rsid w:val="00196E2A"/>
    <w:rsid w:val="001972EA"/>
    <w:rsid w:val="001979FC"/>
    <w:rsid w:val="001A136C"/>
    <w:rsid w:val="001A5DE8"/>
    <w:rsid w:val="001A725B"/>
    <w:rsid w:val="001B0C96"/>
    <w:rsid w:val="001B165A"/>
    <w:rsid w:val="001B3D38"/>
    <w:rsid w:val="001B5271"/>
    <w:rsid w:val="001B75BB"/>
    <w:rsid w:val="001C02B1"/>
    <w:rsid w:val="001C3CE8"/>
    <w:rsid w:val="001C4379"/>
    <w:rsid w:val="001C4D02"/>
    <w:rsid w:val="001C6BDB"/>
    <w:rsid w:val="001C7BAD"/>
    <w:rsid w:val="001C7C0C"/>
    <w:rsid w:val="001D0248"/>
    <w:rsid w:val="001D0274"/>
    <w:rsid w:val="001D2DC7"/>
    <w:rsid w:val="001D6D8F"/>
    <w:rsid w:val="001E2296"/>
    <w:rsid w:val="001E232E"/>
    <w:rsid w:val="001E3847"/>
    <w:rsid w:val="001E7BC1"/>
    <w:rsid w:val="001E7F2B"/>
    <w:rsid w:val="001F07DC"/>
    <w:rsid w:val="001F2825"/>
    <w:rsid w:val="001F41CD"/>
    <w:rsid w:val="001F65E2"/>
    <w:rsid w:val="001F7E54"/>
    <w:rsid w:val="002000F1"/>
    <w:rsid w:val="00200C57"/>
    <w:rsid w:val="00202320"/>
    <w:rsid w:val="00204060"/>
    <w:rsid w:val="00204CE2"/>
    <w:rsid w:val="00204D7F"/>
    <w:rsid w:val="002054CC"/>
    <w:rsid w:val="00207F98"/>
    <w:rsid w:val="00210D85"/>
    <w:rsid w:val="002137F7"/>
    <w:rsid w:val="00213B8D"/>
    <w:rsid w:val="0021402C"/>
    <w:rsid w:val="00214C21"/>
    <w:rsid w:val="002158A2"/>
    <w:rsid w:val="00222081"/>
    <w:rsid w:val="00224EF1"/>
    <w:rsid w:val="00232B37"/>
    <w:rsid w:val="002341FF"/>
    <w:rsid w:val="00235AC0"/>
    <w:rsid w:val="00235DCF"/>
    <w:rsid w:val="00241997"/>
    <w:rsid w:val="00246EBF"/>
    <w:rsid w:val="002541E6"/>
    <w:rsid w:val="002541E7"/>
    <w:rsid w:val="0025581B"/>
    <w:rsid w:val="002576C8"/>
    <w:rsid w:val="00260A8C"/>
    <w:rsid w:val="0026730C"/>
    <w:rsid w:val="00267938"/>
    <w:rsid w:val="002730BC"/>
    <w:rsid w:val="00274ABA"/>
    <w:rsid w:val="00276565"/>
    <w:rsid w:val="00276A6B"/>
    <w:rsid w:val="00281855"/>
    <w:rsid w:val="0028196C"/>
    <w:rsid w:val="002830EC"/>
    <w:rsid w:val="00286259"/>
    <w:rsid w:val="00291AF5"/>
    <w:rsid w:val="00295425"/>
    <w:rsid w:val="00296CFA"/>
    <w:rsid w:val="002A0E20"/>
    <w:rsid w:val="002A2F1F"/>
    <w:rsid w:val="002A4EAA"/>
    <w:rsid w:val="002A6B98"/>
    <w:rsid w:val="002B0C51"/>
    <w:rsid w:val="002B358F"/>
    <w:rsid w:val="002B468E"/>
    <w:rsid w:val="002B5410"/>
    <w:rsid w:val="002B54E6"/>
    <w:rsid w:val="002C5495"/>
    <w:rsid w:val="002C6474"/>
    <w:rsid w:val="002C6FAB"/>
    <w:rsid w:val="002D2A30"/>
    <w:rsid w:val="002D302B"/>
    <w:rsid w:val="002D46DE"/>
    <w:rsid w:val="002D5577"/>
    <w:rsid w:val="002E19DE"/>
    <w:rsid w:val="002E5D69"/>
    <w:rsid w:val="002E5E34"/>
    <w:rsid w:val="002E7B25"/>
    <w:rsid w:val="002F061A"/>
    <w:rsid w:val="002F0987"/>
    <w:rsid w:val="002F2BFB"/>
    <w:rsid w:val="003010B0"/>
    <w:rsid w:val="00305B7F"/>
    <w:rsid w:val="0030684B"/>
    <w:rsid w:val="00306B72"/>
    <w:rsid w:val="00311026"/>
    <w:rsid w:val="00313B79"/>
    <w:rsid w:val="00314996"/>
    <w:rsid w:val="003200C9"/>
    <w:rsid w:val="00325FB2"/>
    <w:rsid w:val="00330C96"/>
    <w:rsid w:val="0033182C"/>
    <w:rsid w:val="00332C3D"/>
    <w:rsid w:val="003332A5"/>
    <w:rsid w:val="003374B7"/>
    <w:rsid w:val="003419A5"/>
    <w:rsid w:val="003441A5"/>
    <w:rsid w:val="003444D7"/>
    <w:rsid w:val="00352C66"/>
    <w:rsid w:val="00354F66"/>
    <w:rsid w:val="0035692D"/>
    <w:rsid w:val="00356DE5"/>
    <w:rsid w:val="00360268"/>
    <w:rsid w:val="00362BF8"/>
    <w:rsid w:val="00363138"/>
    <w:rsid w:val="00363497"/>
    <w:rsid w:val="00363DED"/>
    <w:rsid w:val="0036748D"/>
    <w:rsid w:val="00372D50"/>
    <w:rsid w:val="00373BC9"/>
    <w:rsid w:val="0037500B"/>
    <w:rsid w:val="00377303"/>
    <w:rsid w:val="0038025E"/>
    <w:rsid w:val="00382DFF"/>
    <w:rsid w:val="00383F1A"/>
    <w:rsid w:val="00385969"/>
    <w:rsid w:val="00386F89"/>
    <w:rsid w:val="003901A7"/>
    <w:rsid w:val="00391CF2"/>
    <w:rsid w:val="00393ABE"/>
    <w:rsid w:val="00394170"/>
    <w:rsid w:val="003A05BB"/>
    <w:rsid w:val="003A098D"/>
    <w:rsid w:val="003A12EB"/>
    <w:rsid w:val="003A199F"/>
    <w:rsid w:val="003A7335"/>
    <w:rsid w:val="003A7914"/>
    <w:rsid w:val="003B5541"/>
    <w:rsid w:val="003B5B67"/>
    <w:rsid w:val="003C13CF"/>
    <w:rsid w:val="003C62B3"/>
    <w:rsid w:val="003C65ED"/>
    <w:rsid w:val="003D11FF"/>
    <w:rsid w:val="003D4200"/>
    <w:rsid w:val="003D454B"/>
    <w:rsid w:val="003D4E2B"/>
    <w:rsid w:val="003D577A"/>
    <w:rsid w:val="003D6B94"/>
    <w:rsid w:val="003E1E88"/>
    <w:rsid w:val="003F0FB2"/>
    <w:rsid w:val="003F1E06"/>
    <w:rsid w:val="003F28DE"/>
    <w:rsid w:val="003F2E5B"/>
    <w:rsid w:val="003F4B58"/>
    <w:rsid w:val="003F6090"/>
    <w:rsid w:val="003F7D6A"/>
    <w:rsid w:val="00401E20"/>
    <w:rsid w:val="004022FD"/>
    <w:rsid w:val="004032A0"/>
    <w:rsid w:val="00404B4E"/>
    <w:rsid w:val="00406B5D"/>
    <w:rsid w:val="00407D00"/>
    <w:rsid w:val="004110AB"/>
    <w:rsid w:val="00411BCF"/>
    <w:rsid w:val="004160BF"/>
    <w:rsid w:val="00425A63"/>
    <w:rsid w:val="00427B40"/>
    <w:rsid w:val="004350D1"/>
    <w:rsid w:val="0043564C"/>
    <w:rsid w:val="004410DF"/>
    <w:rsid w:val="00442940"/>
    <w:rsid w:val="00444F7A"/>
    <w:rsid w:val="00445191"/>
    <w:rsid w:val="00445301"/>
    <w:rsid w:val="00446935"/>
    <w:rsid w:val="00453442"/>
    <w:rsid w:val="004579A0"/>
    <w:rsid w:val="00457DA9"/>
    <w:rsid w:val="0046158D"/>
    <w:rsid w:val="0046181D"/>
    <w:rsid w:val="00471CEE"/>
    <w:rsid w:val="004742A1"/>
    <w:rsid w:val="00484AA9"/>
    <w:rsid w:val="00485CD1"/>
    <w:rsid w:val="00485ED7"/>
    <w:rsid w:val="00486378"/>
    <w:rsid w:val="00487856"/>
    <w:rsid w:val="0049592B"/>
    <w:rsid w:val="004A1058"/>
    <w:rsid w:val="004A206B"/>
    <w:rsid w:val="004A2085"/>
    <w:rsid w:val="004A58E3"/>
    <w:rsid w:val="004A7C9B"/>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4F6047"/>
    <w:rsid w:val="005034C2"/>
    <w:rsid w:val="00504C71"/>
    <w:rsid w:val="00505601"/>
    <w:rsid w:val="00505A76"/>
    <w:rsid w:val="0050632F"/>
    <w:rsid w:val="005072D2"/>
    <w:rsid w:val="00511ADE"/>
    <w:rsid w:val="005136BD"/>
    <w:rsid w:val="00515D65"/>
    <w:rsid w:val="0052623E"/>
    <w:rsid w:val="005267BD"/>
    <w:rsid w:val="00531867"/>
    <w:rsid w:val="00534A46"/>
    <w:rsid w:val="00534E7C"/>
    <w:rsid w:val="005353F0"/>
    <w:rsid w:val="00537A63"/>
    <w:rsid w:val="005435E6"/>
    <w:rsid w:val="00543C92"/>
    <w:rsid w:val="0054454A"/>
    <w:rsid w:val="0055028E"/>
    <w:rsid w:val="0055180A"/>
    <w:rsid w:val="00551E1E"/>
    <w:rsid w:val="00556B05"/>
    <w:rsid w:val="00557C1A"/>
    <w:rsid w:val="005612C8"/>
    <w:rsid w:val="00564614"/>
    <w:rsid w:val="005648D5"/>
    <w:rsid w:val="00564EA3"/>
    <w:rsid w:val="005718DF"/>
    <w:rsid w:val="00582C3F"/>
    <w:rsid w:val="005A1633"/>
    <w:rsid w:val="005A59E1"/>
    <w:rsid w:val="005A6F8A"/>
    <w:rsid w:val="005B22AE"/>
    <w:rsid w:val="005B3513"/>
    <w:rsid w:val="005B4692"/>
    <w:rsid w:val="005C175C"/>
    <w:rsid w:val="005C4129"/>
    <w:rsid w:val="005C4777"/>
    <w:rsid w:val="005D0711"/>
    <w:rsid w:val="005D2466"/>
    <w:rsid w:val="005D37E3"/>
    <w:rsid w:val="005E2AF7"/>
    <w:rsid w:val="005E2F0C"/>
    <w:rsid w:val="005F06B3"/>
    <w:rsid w:val="005F0AAF"/>
    <w:rsid w:val="005F0F1F"/>
    <w:rsid w:val="005F14DE"/>
    <w:rsid w:val="005F20F9"/>
    <w:rsid w:val="005F2235"/>
    <w:rsid w:val="005F33FF"/>
    <w:rsid w:val="005F428B"/>
    <w:rsid w:val="005F5B5F"/>
    <w:rsid w:val="005F7953"/>
    <w:rsid w:val="00601EC3"/>
    <w:rsid w:val="00603156"/>
    <w:rsid w:val="00604F5D"/>
    <w:rsid w:val="006130AC"/>
    <w:rsid w:val="006149F9"/>
    <w:rsid w:val="0061595A"/>
    <w:rsid w:val="006164BB"/>
    <w:rsid w:val="00621ADC"/>
    <w:rsid w:val="006238DF"/>
    <w:rsid w:val="00623B3A"/>
    <w:rsid w:val="00624EE8"/>
    <w:rsid w:val="006251B7"/>
    <w:rsid w:val="00625EBA"/>
    <w:rsid w:val="006277BC"/>
    <w:rsid w:val="00634EEA"/>
    <w:rsid w:val="0063597C"/>
    <w:rsid w:val="00635D12"/>
    <w:rsid w:val="00644D5F"/>
    <w:rsid w:val="00646D51"/>
    <w:rsid w:val="006472EE"/>
    <w:rsid w:val="00650A2F"/>
    <w:rsid w:val="006513A5"/>
    <w:rsid w:val="006513FA"/>
    <w:rsid w:val="006517EC"/>
    <w:rsid w:val="00652507"/>
    <w:rsid w:val="006565DF"/>
    <w:rsid w:val="0066297B"/>
    <w:rsid w:val="00662BD4"/>
    <w:rsid w:val="00666427"/>
    <w:rsid w:val="0067086A"/>
    <w:rsid w:val="00671E81"/>
    <w:rsid w:val="0067276B"/>
    <w:rsid w:val="006749EF"/>
    <w:rsid w:val="0067771F"/>
    <w:rsid w:val="00681120"/>
    <w:rsid w:val="006813D2"/>
    <w:rsid w:val="00684027"/>
    <w:rsid w:val="006868B0"/>
    <w:rsid w:val="0068794B"/>
    <w:rsid w:val="00687DD4"/>
    <w:rsid w:val="00687E54"/>
    <w:rsid w:val="006956B0"/>
    <w:rsid w:val="006972C3"/>
    <w:rsid w:val="006A074D"/>
    <w:rsid w:val="006A14A2"/>
    <w:rsid w:val="006A448A"/>
    <w:rsid w:val="006B0287"/>
    <w:rsid w:val="006B0A74"/>
    <w:rsid w:val="006B0B70"/>
    <w:rsid w:val="006B35D1"/>
    <w:rsid w:val="006B72B4"/>
    <w:rsid w:val="006C3191"/>
    <w:rsid w:val="006C3326"/>
    <w:rsid w:val="006C5B14"/>
    <w:rsid w:val="006D2468"/>
    <w:rsid w:val="006D3B72"/>
    <w:rsid w:val="006D418C"/>
    <w:rsid w:val="006D41DA"/>
    <w:rsid w:val="006D4251"/>
    <w:rsid w:val="006D51E7"/>
    <w:rsid w:val="006D5A5A"/>
    <w:rsid w:val="006D5C29"/>
    <w:rsid w:val="006E0047"/>
    <w:rsid w:val="006E0180"/>
    <w:rsid w:val="006E4EAE"/>
    <w:rsid w:val="006E52C3"/>
    <w:rsid w:val="006E5733"/>
    <w:rsid w:val="006F1CEF"/>
    <w:rsid w:val="006F31B8"/>
    <w:rsid w:val="006F355D"/>
    <w:rsid w:val="006F3764"/>
    <w:rsid w:val="006F3E6F"/>
    <w:rsid w:val="00700A2F"/>
    <w:rsid w:val="00702EF5"/>
    <w:rsid w:val="00703358"/>
    <w:rsid w:val="00703EBB"/>
    <w:rsid w:val="00705175"/>
    <w:rsid w:val="00706BC7"/>
    <w:rsid w:val="00707CB6"/>
    <w:rsid w:val="00715386"/>
    <w:rsid w:val="00716956"/>
    <w:rsid w:val="00716ADD"/>
    <w:rsid w:val="00717433"/>
    <w:rsid w:val="00726497"/>
    <w:rsid w:val="00727387"/>
    <w:rsid w:val="00730F78"/>
    <w:rsid w:val="0073503D"/>
    <w:rsid w:val="00742EE3"/>
    <w:rsid w:val="00744115"/>
    <w:rsid w:val="00744AF5"/>
    <w:rsid w:val="007459AF"/>
    <w:rsid w:val="007460C1"/>
    <w:rsid w:val="00747394"/>
    <w:rsid w:val="007503C0"/>
    <w:rsid w:val="00751B01"/>
    <w:rsid w:val="00752990"/>
    <w:rsid w:val="0076174E"/>
    <w:rsid w:val="00762EC0"/>
    <w:rsid w:val="00772100"/>
    <w:rsid w:val="00773039"/>
    <w:rsid w:val="0077483D"/>
    <w:rsid w:val="0077513A"/>
    <w:rsid w:val="0077665B"/>
    <w:rsid w:val="007803C6"/>
    <w:rsid w:val="00782F16"/>
    <w:rsid w:val="00783E2B"/>
    <w:rsid w:val="0078458F"/>
    <w:rsid w:val="00784AD8"/>
    <w:rsid w:val="0078641A"/>
    <w:rsid w:val="00786A06"/>
    <w:rsid w:val="0078741A"/>
    <w:rsid w:val="007A44A4"/>
    <w:rsid w:val="007B0790"/>
    <w:rsid w:val="007B2AF8"/>
    <w:rsid w:val="007B4250"/>
    <w:rsid w:val="007B53E2"/>
    <w:rsid w:val="007B5DC2"/>
    <w:rsid w:val="007B73FE"/>
    <w:rsid w:val="007C0E02"/>
    <w:rsid w:val="007C2DAA"/>
    <w:rsid w:val="007C3FAD"/>
    <w:rsid w:val="007C5F78"/>
    <w:rsid w:val="007D0731"/>
    <w:rsid w:val="007D347C"/>
    <w:rsid w:val="007E1579"/>
    <w:rsid w:val="007E2164"/>
    <w:rsid w:val="007E367C"/>
    <w:rsid w:val="007E4217"/>
    <w:rsid w:val="007E455F"/>
    <w:rsid w:val="007E54A1"/>
    <w:rsid w:val="007E5C01"/>
    <w:rsid w:val="007E6AAC"/>
    <w:rsid w:val="007E7264"/>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0C90"/>
    <w:rsid w:val="0083110E"/>
    <w:rsid w:val="00831394"/>
    <w:rsid w:val="008327AD"/>
    <w:rsid w:val="00832B5C"/>
    <w:rsid w:val="00833BFB"/>
    <w:rsid w:val="00834B25"/>
    <w:rsid w:val="008354A3"/>
    <w:rsid w:val="0084037C"/>
    <w:rsid w:val="00851190"/>
    <w:rsid w:val="008514AE"/>
    <w:rsid w:val="00851D5C"/>
    <w:rsid w:val="00854099"/>
    <w:rsid w:val="00855F61"/>
    <w:rsid w:val="0085692D"/>
    <w:rsid w:val="00857B1F"/>
    <w:rsid w:val="00857CA4"/>
    <w:rsid w:val="00863611"/>
    <w:rsid w:val="008652FF"/>
    <w:rsid w:val="00866E3A"/>
    <w:rsid w:val="00872FFA"/>
    <w:rsid w:val="008732B4"/>
    <w:rsid w:val="0087544B"/>
    <w:rsid w:val="00875CBF"/>
    <w:rsid w:val="00875D08"/>
    <w:rsid w:val="0088037B"/>
    <w:rsid w:val="008810E7"/>
    <w:rsid w:val="00882305"/>
    <w:rsid w:val="008854FE"/>
    <w:rsid w:val="00885674"/>
    <w:rsid w:val="00887FAE"/>
    <w:rsid w:val="008903BE"/>
    <w:rsid w:val="00891571"/>
    <w:rsid w:val="00892AB2"/>
    <w:rsid w:val="008946FF"/>
    <w:rsid w:val="008969F0"/>
    <w:rsid w:val="00897BCD"/>
    <w:rsid w:val="008A0D7A"/>
    <w:rsid w:val="008A7CD5"/>
    <w:rsid w:val="008B0C82"/>
    <w:rsid w:val="008B24D8"/>
    <w:rsid w:val="008B5331"/>
    <w:rsid w:val="008B53D0"/>
    <w:rsid w:val="008B548C"/>
    <w:rsid w:val="008B60A3"/>
    <w:rsid w:val="008C3626"/>
    <w:rsid w:val="008C4BA0"/>
    <w:rsid w:val="008C6D8E"/>
    <w:rsid w:val="008C7203"/>
    <w:rsid w:val="008D30A7"/>
    <w:rsid w:val="008D7EB8"/>
    <w:rsid w:val="008E6ECA"/>
    <w:rsid w:val="008F22A5"/>
    <w:rsid w:val="008F3790"/>
    <w:rsid w:val="008F4F3B"/>
    <w:rsid w:val="008F55B5"/>
    <w:rsid w:val="008F5BA1"/>
    <w:rsid w:val="008F6963"/>
    <w:rsid w:val="00900409"/>
    <w:rsid w:val="00900EB0"/>
    <w:rsid w:val="00901CA8"/>
    <w:rsid w:val="00901CBC"/>
    <w:rsid w:val="00901DA9"/>
    <w:rsid w:val="00906FB7"/>
    <w:rsid w:val="00907029"/>
    <w:rsid w:val="00911402"/>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27FD"/>
    <w:rsid w:val="00945195"/>
    <w:rsid w:val="00947333"/>
    <w:rsid w:val="00947531"/>
    <w:rsid w:val="00953EC9"/>
    <w:rsid w:val="0095538D"/>
    <w:rsid w:val="009607FF"/>
    <w:rsid w:val="009622D4"/>
    <w:rsid w:val="0096309F"/>
    <w:rsid w:val="00970DA5"/>
    <w:rsid w:val="00971A18"/>
    <w:rsid w:val="009720A7"/>
    <w:rsid w:val="0097248C"/>
    <w:rsid w:val="009766F0"/>
    <w:rsid w:val="009847E0"/>
    <w:rsid w:val="009858CD"/>
    <w:rsid w:val="00990D9F"/>
    <w:rsid w:val="00991D18"/>
    <w:rsid w:val="00997A23"/>
    <w:rsid w:val="009A68DC"/>
    <w:rsid w:val="009A71D4"/>
    <w:rsid w:val="009B120B"/>
    <w:rsid w:val="009C0870"/>
    <w:rsid w:val="009C08C6"/>
    <w:rsid w:val="009C1B29"/>
    <w:rsid w:val="009C2082"/>
    <w:rsid w:val="009C717C"/>
    <w:rsid w:val="009D0DA8"/>
    <w:rsid w:val="009D0FD7"/>
    <w:rsid w:val="009D2F22"/>
    <w:rsid w:val="009D7219"/>
    <w:rsid w:val="009D78B9"/>
    <w:rsid w:val="009E12CE"/>
    <w:rsid w:val="009E5E41"/>
    <w:rsid w:val="009F38A6"/>
    <w:rsid w:val="009F41F6"/>
    <w:rsid w:val="009F79AE"/>
    <w:rsid w:val="00A00AFF"/>
    <w:rsid w:val="00A0269D"/>
    <w:rsid w:val="00A02C06"/>
    <w:rsid w:val="00A04414"/>
    <w:rsid w:val="00A1329F"/>
    <w:rsid w:val="00A167DD"/>
    <w:rsid w:val="00A331A3"/>
    <w:rsid w:val="00A35735"/>
    <w:rsid w:val="00A37C21"/>
    <w:rsid w:val="00A4150B"/>
    <w:rsid w:val="00A44BF0"/>
    <w:rsid w:val="00A5047F"/>
    <w:rsid w:val="00A578E5"/>
    <w:rsid w:val="00A62581"/>
    <w:rsid w:val="00A62CEB"/>
    <w:rsid w:val="00A668A7"/>
    <w:rsid w:val="00A67E23"/>
    <w:rsid w:val="00A72C37"/>
    <w:rsid w:val="00A77DBC"/>
    <w:rsid w:val="00A77DF4"/>
    <w:rsid w:val="00A84349"/>
    <w:rsid w:val="00A8434E"/>
    <w:rsid w:val="00A86A88"/>
    <w:rsid w:val="00A9327E"/>
    <w:rsid w:val="00A943B6"/>
    <w:rsid w:val="00A95DC1"/>
    <w:rsid w:val="00AA2143"/>
    <w:rsid w:val="00AA2182"/>
    <w:rsid w:val="00AA2420"/>
    <w:rsid w:val="00AA28AB"/>
    <w:rsid w:val="00AA4603"/>
    <w:rsid w:val="00AA7A8E"/>
    <w:rsid w:val="00AB56D9"/>
    <w:rsid w:val="00AB6E5D"/>
    <w:rsid w:val="00AC1065"/>
    <w:rsid w:val="00AC12C8"/>
    <w:rsid w:val="00AC1C17"/>
    <w:rsid w:val="00AC2A19"/>
    <w:rsid w:val="00AC3DD8"/>
    <w:rsid w:val="00AC4084"/>
    <w:rsid w:val="00AD327E"/>
    <w:rsid w:val="00AD46A3"/>
    <w:rsid w:val="00AD59E1"/>
    <w:rsid w:val="00AD6751"/>
    <w:rsid w:val="00AE203D"/>
    <w:rsid w:val="00AE4763"/>
    <w:rsid w:val="00B02A16"/>
    <w:rsid w:val="00B04C4C"/>
    <w:rsid w:val="00B0574E"/>
    <w:rsid w:val="00B0650C"/>
    <w:rsid w:val="00B13D1E"/>
    <w:rsid w:val="00B145D1"/>
    <w:rsid w:val="00B14D14"/>
    <w:rsid w:val="00B152DF"/>
    <w:rsid w:val="00B1580B"/>
    <w:rsid w:val="00B1747F"/>
    <w:rsid w:val="00B211D7"/>
    <w:rsid w:val="00B2326A"/>
    <w:rsid w:val="00B252E1"/>
    <w:rsid w:val="00B2549E"/>
    <w:rsid w:val="00B300CF"/>
    <w:rsid w:val="00B32FDD"/>
    <w:rsid w:val="00B36F18"/>
    <w:rsid w:val="00B37599"/>
    <w:rsid w:val="00B45DB9"/>
    <w:rsid w:val="00B50596"/>
    <w:rsid w:val="00B51369"/>
    <w:rsid w:val="00B51B91"/>
    <w:rsid w:val="00B546D0"/>
    <w:rsid w:val="00B55546"/>
    <w:rsid w:val="00B5626F"/>
    <w:rsid w:val="00B6123D"/>
    <w:rsid w:val="00B6171A"/>
    <w:rsid w:val="00B67115"/>
    <w:rsid w:val="00B71421"/>
    <w:rsid w:val="00B73BAB"/>
    <w:rsid w:val="00B73F50"/>
    <w:rsid w:val="00B74FE2"/>
    <w:rsid w:val="00B755D4"/>
    <w:rsid w:val="00B768A5"/>
    <w:rsid w:val="00B77166"/>
    <w:rsid w:val="00B803C7"/>
    <w:rsid w:val="00B80A13"/>
    <w:rsid w:val="00B8142B"/>
    <w:rsid w:val="00B82925"/>
    <w:rsid w:val="00B82F82"/>
    <w:rsid w:val="00B83871"/>
    <w:rsid w:val="00B90E45"/>
    <w:rsid w:val="00B93807"/>
    <w:rsid w:val="00B94AC5"/>
    <w:rsid w:val="00B9571A"/>
    <w:rsid w:val="00BA73BA"/>
    <w:rsid w:val="00BA7B7F"/>
    <w:rsid w:val="00BB176E"/>
    <w:rsid w:val="00BB2020"/>
    <w:rsid w:val="00BB4A9F"/>
    <w:rsid w:val="00BB5384"/>
    <w:rsid w:val="00BB759B"/>
    <w:rsid w:val="00BC1AA0"/>
    <w:rsid w:val="00BC1FDF"/>
    <w:rsid w:val="00BC2518"/>
    <w:rsid w:val="00BD24AC"/>
    <w:rsid w:val="00BD37D1"/>
    <w:rsid w:val="00BD51D9"/>
    <w:rsid w:val="00BD7C41"/>
    <w:rsid w:val="00BE2CFF"/>
    <w:rsid w:val="00BE3DBB"/>
    <w:rsid w:val="00BE53E4"/>
    <w:rsid w:val="00BE53FE"/>
    <w:rsid w:val="00BE60BC"/>
    <w:rsid w:val="00BF1163"/>
    <w:rsid w:val="00BF1FAE"/>
    <w:rsid w:val="00BF2394"/>
    <w:rsid w:val="00BF243F"/>
    <w:rsid w:val="00BF5C37"/>
    <w:rsid w:val="00BF629D"/>
    <w:rsid w:val="00BF6ABB"/>
    <w:rsid w:val="00BF79ED"/>
    <w:rsid w:val="00C00586"/>
    <w:rsid w:val="00C04849"/>
    <w:rsid w:val="00C0510D"/>
    <w:rsid w:val="00C05421"/>
    <w:rsid w:val="00C05764"/>
    <w:rsid w:val="00C05F62"/>
    <w:rsid w:val="00C063BA"/>
    <w:rsid w:val="00C11E5E"/>
    <w:rsid w:val="00C129AF"/>
    <w:rsid w:val="00C14781"/>
    <w:rsid w:val="00C15956"/>
    <w:rsid w:val="00C15B1D"/>
    <w:rsid w:val="00C203A4"/>
    <w:rsid w:val="00C20DEF"/>
    <w:rsid w:val="00C27001"/>
    <w:rsid w:val="00C27093"/>
    <w:rsid w:val="00C304CA"/>
    <w:rsid w:val="00C4167F"/>
    <w:rsid w:val="00C477E1"/>
    <w:rsid w:val="00C5077C"/>
    <w:rsid w:val="00C51639"/>
    <w:rsid w:val="00C54835"/>
    <w:rsid w:val="00C620F8"/>
    <w:rsid w:val="00C62ED1"/>
    <w:rsid w:val="00C657F0"/>
    <w:rsid w:val="00C7050C"/>
    <w:rsid w:val="00C74936"/>
    <w:rsid w:val="00C77B13"/>
    <w:rsid w:val="00C8119E"/>
    <w:rsid w:val="00C84500"/>
    <w:rsid w:val="00C96545"/>
    <w:rsid w:val="00CA365E"/>
    <w:rsid w:val="00CA3752"/>
    <w:rsid w:val="00CA6549"/>
    <w:rsid w:val="00CA78A9"/>
    <w:rsid w:val="00CB0A46"/>
    <w:rsid w:val="00CB1FA6"/>
    <w:rsid w:val="00CB27B9"/>
    <w:rsid w:val="00CB3B88"/>
    <w:rsid w:val="00CB5CCA"/>
    <w:rsid w:val="00CB66CF"/>
    <w:rsid w:val="00CC0029"/>
    <w:rsid w:val="00CC06E4"/>
    <w:rsid w:val="00CC3B80"/>
    <w:rsid w:val="00CC43A8"/>
    <w:rsid w:val="00CC4F1F"/>
    <w:rsid w:val="00CC526C"/>
    <w:rsid w:val="00CC55B3"/>
    <w:rsid w:val="00CD05BB"/>
    <w:rsid w:val="00CD4E85"/>
    <w:rsid w:val="00CF2D71"/>
    <w:rsid w:val="00CF427F"/>
    <w:rsid w:val="00CF4457"/>
    <w:rsid w:val="00D05EA9"/>
    <w:rsid w:val="00D062C6"/>
    <w:rsid w:val="00D07759"/>
    <w:rsid w:val="00D1186C"/>
    <w:rsid w:val="00D15E02"/>
    <w:rsid w:val="00D16959"/>
    <w:rsid w:val="00D2026C"/>
    <w:rsid w:val="00D242AE"/>
    <w:rsid w:val="00D259AE"/>
    <w:rsid w:val="00D32A76"/>
    <w:rsid w:val="00D32C04"/>
    <w:rsid w:val="00D33FA9"/>
    <w:rsid w:val="00D355E0"/>
    <w:rsid w:val="00D40067"/>
    <w:rsid w:val="00D416AA"/>
    <w:rsid w:val="00D44E40"/>
    <w:rsid w:val="00D46406"/>
    <w:rsid w:val="00D4673A"/>
    <w:rsid w:val="00D51373"/>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2F0D"/>
    <w:rsid w:val="00D95C36"/>
    <w:rsid w:val="00D95E81"/>
    <w:rsid w:val="00D96F99"/>
    <w:rsid w:val="00DA090C"/>
    <w:rsid w:val="00DA0CFC"/>
    <w:rsid w:val="00DB343F"/>
    <w:rsid w:val="00DB367A"/>
    <w:rsid w:val="00DB3DFA"/>
    <w:rsid w:val="00DC1144"/>
    <w:rsid w:val="00DC38FE"/>
    <w:rsid w:val="00DC4D92"/>
    <w:rsid w:val="00DC5A9F"/>
    <w:rsid w:val="00DC5C8C"/>
    <w:rsid w:val="00DC64DA"/>
    <w:rsid w:val="00DC6F37"/>
    <w:rsid w:val="00DD383D"/>
    <w:rsid w:val="00DD47B6"/>
    <w:rsid w:val="00DD4F8A"/>
    <w:rsid w:val="00DD5E1D"/>
    <w:rsid w:val="00DD67E3"/>
    <w:rsid w:val="00DE41AE"/>
    <w:rsid w:val="00DE4E7B"/>
    <w:rsid w:val="00DE7E00"/>
    <w:rsid w:val="00DF1975"/>
    <w:rsid w:val="00DF1DC9"/>
    <w:rsid w:val="00DF226C"/>
    <w:rsid w:val="00DF2D45"/>
    <w:rsid w:val="00DF4589"/>
    <w:rsid w:val="00DF5F19"/>
    <w:rsid w:val="00E01875"/>
    <w:rsid w:val="00E02598"/>
    <w:rsid w:val="00E03069"/>
    <w:rsid w:val="00E05B01"/>
    <w:rsid w:val="00E061B6"/>
    <w:rsid w:val="00E072E7"/>
    <w:rsid w:val="00E07ACD"/>
    <w:rsid w:val="00E101CC"/>
    <w:rsid w:val="00E12F54"/>
    <w:rsid w:val="00E1373E"/>
    <w:rsid w:val="00E15BDA"/>
    <w:rsid w:val="00E16CF1"/>
    <w:rsid w:val="00E20875"/>
    <w:rsid w:val="00E2090E"/>
    <w:rsid w:val="00E2156C"/>
    <w:rsid w:val="00E21B1F"/>
    <w:rsid w:val="00E2441B"/>
    <w:rsid w:val="00E2789A"/>
    <w:rsid w:val="00E30775"/>
    <w:rsid w:val="00E32E5D"/>
    <w:rsid w:val="00E35DA3"/>
    <w:rsid w:val="00E4045B"/>
    <w:rsid w:val="00E42BFF"/>
    <w:rsid w:val="00E43D1E"/>
    <w:rsid w:val="00E47277"/>
    <w:rsid w:val="00E50BF8"/>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A570A"/>
    <w:rsid w:val="00EA77E4"/>
    <w:rsid w:val="00EB0D11"/>
    <w:rsid w:val="00EB0D23"/>
    <w:rsid w:val="00EB25A5"/>
    <w:rsid w:val="00EB626C"/>
    <w:rsid w:val="00EB739A"/>
    <w:rsid w:val="00EC32BD"/>
    <w:rsid w:val="00EC3D81"/>
    <w:rsid w:val="00EC4C9A"/>
    <w:rsid w:val="00EC4CA9"/>
    <w:rsid w:val="00EC69E5"/>
    <w:rsid w:val="00ED4273"/>
    <w:rsid w:val="00ED6243"/>
    <w:rsid w:val="00EE1450"/>
    <w:rsid w:val="00EE1C29"/>
    <w:rsid w:val="00EE2C1D"/>
    <w:rsid w:val="00EE32A8"/>
    <w:rsid w:val="00EE47FE"/>
    <w:rsid w:val="00EE586E"/>
    <w:rsid w:val="00EF0880"/>
    <w:rsid w:val="00EF088B"/>
    <w:rsid w:val="00EF217E"/>
    <w:rsid w:val="00EF5AB9"/>
    <w:rsid w:val="00EF64CD"/>
    <w:rsid w:val="00F00058"/>
    <w:rsid w:val="00F0114B"/>
    <w:rsid w:val="00F02138"/>
    <w:rsid w:val="00F0366C"/>
    <w:rsid w:val="00F03913"/>
    <w:rsid w:val="00F14D71"/>
    <w:rsid w:val="00F164C2"/>
    <w:rsid w:val="00F166C8"/>
    <w:rsid w:val="00F20572"/>
    <w:rsid w:val="00F2116D"/>
    <w:rsid w:val="00F26AAE"/>
    <w:rsid w:val="00F270C1"/>
    <w:rsid w:val="00F32D52"/>
    <w:rsid w:val="00F33AE3"/>
    <w:rsid w:val="00F33B8B"/>
    <w:rsid w:val="00F36B9D"/>
    <w:rsid w:val="00F43452"/>
    <w:rsid w:val="00F43E29"/>
    <w:rsid w:val="00F4623B"/>
    <w:rsid w:val="00F52210"/>
    <w:rsid w:val="00F52283"/>
    <w:rsid w:val="00F55C7E"/>
    <w:rsid w:val="00F5668D"/>
    <w:rsid w:val="00F57BD4"/>
    <w:rsid w:val="00F60535"/>
    <w:rsid w:val="00F607DC"/>
    <w:rsid w:val="00F61C13"/>
    <w:rsid w:val="00F6600E"/>
    <w:rsid w:val="00F743CE"/>
    <w:rsid w:val="00F74ADE"/>
    <w:rsid w:val="00F77CFF"/>
    <w:rsid w:val="00F77D5C"/>
    <w:rsid w:val="00F82A3A"/>
    <w:rsid w:val="00F8413C"/>
    <w:rsid w:val="00F846A5"/>
    <w:rsid w:val="00F85DA8"/>
    <w:rsid w:val="00F86B27"/>
    <w:rsid w:val="00F9112D"/>
    <w:rsid w:val="00F960C3"/>
    <w:rsid w:val="00FA5663"/>
    <w:rsid w:val="00FA58DA"/>
    <w:rsid w:val="00FA6F4F"/>
    <w:rsid w:val="00FB2BE7"/>
    <w:rsid w:val="00FB725D"/>
    <w:rsid w:val="00FB7DB7"/>
    <w:rsid w:val="00FC7200"/>
    <w:rsid w:val="00FC7261"/>
    <w:rsid w:val="00FD0E43"/>
    <w:rsid w:val="00FD1EAF"/>
    <w:rsid w:val="00FD75EE"/>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845"/>
    <w:rsid w:val="0004108A"/>
    <w:rsid w:val="00063F42"/>
    <w:rsid w:val="000E0F47"/>
    <w:rsid w:val="001E4AAF"/>
    <w:rsid w:val="0024252A"/>
    <w:rsid w:val="00247765"/>
    <w:rsid w:val="002478CB"/>
    <w:rsid w:val="002D29C0"/>
    <w:rsid w:val="002D73E1"/>
    <w:rsid w:val="003C1F4B"/>
    <w:rsid w:val="00403713"/>
    <w:rsid w:val="004449D7"/>
    <w:rsid w:val="0048019C"/>
    <w:rsid w:val="004C6157"/>
    <w:rsid w:val="004D0E81"/>
    <w:rsid w:val="004E0D45"/>
    <w:rsid w:val="00541510"/>
    <w:rsid w:val="00577ABD"/>
    <w:rsid w:val="00583C7F"/>
    <w:rsid w:val="006614C1"/>
    <w:rsid w:val="00753A19"/>
    <w:rsid w:val="00776ED2"/>
    <w:rsid w:val="00793F02"/>
    <w:rsid w:val="007C1067"/>
    <w:rsid w:val="007D64E3"/>
    <w:rsid w:val="008162DD"/>
    <w:rsid w:val="0083164C"/>
    <w:rsid w:val="00847EDC"/>
    <w:rsid w:val="008757E2"/>
    <w:rsid w:val="008A46F3"/>
    <w:rsid w:val="008D6F36"/>
    <w:rsid w:val="00920114"/>
    <w:rsid w:val="00940C0C"/>
    <w:rsid w:val="009760DF"/>
    <w:rsid w:val="00A4744F"/>
    <w:rsid w:val="00AA0DE3"/>
    <w:rsid w:val="00AB2845"/>
    <w:rsid w:val="00AD69D6"/>
    <w:rsid w:val="00AF42C8"/>
    <w:rsid w:val="00B12EDD"/>
    <w:rsid w:val="00BB3C2C"/>
    <w:rsid w:val="00BE28A5"/>
    <w:rsid w:val="00CF74E3"/>
    <w:rsid w:val="00D221B7"/>
    <w:rsid w:val="00D354D6"/>
    <w:rsid w:val="00D400A6"/>
    <w:rsid w:val="00D82033"/>
    <w:rsid w:val="00E07789"/>
    <w:rsid w:val="00E10BD7"/>
    <w:rsid w:val="00E27363"/>
    <w:rsid w:val="00E5697F"/>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F41A3-7B7F-4FE1-B48E-71B875321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8251</Words>
  <Characters>177984</Characters>
  <Application>Microsoft Office Word</Application>
  <DocSecurity>0</DocSecurity>
  <Lines>1483</Lines>
  <Paragraphs>411</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0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102</cp:revision>
  <cp:lastPrinted>2022-01-25T13:28:00Z</cp:lastPrinted>
  <dcterms:created xsi:type="dcterms:W3CDTF">2022-01-19T15:49:00Z</dcterms:created>
  <dcterms:modified xsi:type="dcterms:W3CDTF">2022-02-0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